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7777777" w:rsidR="007A7F01" w:rsidRPr="000A28AB" w:rsidRDefault="007A7F01" w:rsidP="00AD5609">
      <w:pPr>
        <w:pStyle w:val="Subtitle"/>
        <w:rPr>
          <w:rFonts w:ascii="Palatino Linotype" w:hAnsi="Palatino Linotype"/>
        </w:rPr>
      </w:pPr>
      <w:proofErr w:type="spellStart"/>
      <w:r w:rsidRPr="000A28AB">
        <w:rPr>
          <w:rFonts w:ascii="Palatino Linotype" w:hAnsi="Palatino Linotype"/>
        </w:rPr>
        <w:t>Yoav</w:t>
      </w:r>
      <w:proofErr w:type="spellEnd"/>
      <w:r w:rsidRPr="000A28AB">
        <w:rPr>
          <w:rFonts w:ascii="Palatino Linotype" w:hAnsi="Palatino Linotype"/>
        </w:rPr>
        <w:t xml:space="preserve"> Ram</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77777777" w:rsidR="007A7F01" w:rsidRPr="000A28AB" w:rsidRDefault="007A7F01" w:rsidP="00AD5609">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976B4B">
        <w:rPr>
          <w:noProof/>
        </w:rPr>
        <w:t>July 13, 2016</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77777777" w:rsidR="007A7F01" w:rsidRPr="000A28AB" w:rsidRDefault="007A7F01" w:rsidP="00AD5609">
      <w:pPr>
        <w:rPr>
          <w:vertAlign w:val="subscript"/>
        </w:rPr>
      </w:pPr>
      <w:r w:rsidRPr="000A28AB">
        <w:rPr>
          <w:vertAlign w:val="superscript"/>
        </w:rPr>
        <w:t>*</w:t>
      </w:r>
      <w:r w:rsidRPr="000A28AB">
        <w:rPr>
          <w:vertAlign w:val="subscript"/>
        </w:rPr>
        <w:t xml:space="preserve"> </w:t>
      </w:r>
      <w:r w:rsidRPr="000A28AB">
        <w:t>Corresponding author: lilach.hadany@gmail.com</w:t>
      </w:r>
    </w:p>
    <w:p w14:paraId="3075B36C" w14:textId="77777777" w:rsidR="007A7F01" w:rsidRPr="000A28AB" w:rsidRDefault="007A7F01" w:rsidP="00AD5609"/>
    <w:p w14:paraId="2E70FD0B" w14:textId="77777777" w:rsidR="007A7F01" w:rsidRPr="000A28AB" w:rsidRDefault="007A7F01" w:rsidP="00AD5609">
      <w:r w:rsidRPr="000A28AB">
        <w:rPr>
          <w:b/>
          <w:bCs/>
        </w:rPr>
        <w:t>Keywords:</w:t>
      </w:r>
      <w:r w:rsidRPr="000A28AB">
        <w:t xml:space="preserve"> mathematical model, fitness, selection coefficient, experimental evolution, mixed culture, microbial growth</w:t>
      </w:r>
    </w:p>
    <w:p w14:paraId="3FA85B6C" w14:textId="77777777" w:rsidR="007A7F01" w:rsidRPr="000A28AB" w:rsidRDefault="007A7F01" w:rsidP="00AD5609"/>
    <w:p w14:paraId="38C82290" w14:textId="77777777" w:rsidR="007A7F01" w:rsidRPr="000A28AB" w:rsidRDefault="007A7F01" w:rsidP="00C6622A">
      <w:pPr>
        <w:spacing w:line="240" w:lineRule="auto"/>
        <w:ind w:firstLine="0"/>
        <w:rPr>
          <w:rFonts w:ascii="Palatino Linotype" w:eastAsiaTheme="majorEastAsia" w:hAnsi="Palatino Linotype"/>
          <w:b/>
          <w:bCs/>
          <w:kern w:val="32"/>
          <w:sz w:val="32"/>
          <w:szCs w:val="32"/>
        </w:rPr>
      </w:pPr>
      <w:r w:rsidRPr="000A28AB">
        <w:br w:type="page"/>
      </w:r>
    </w:p>
    <w:p w14:paraId="70E2D077" w14:textId="77777777" w:rsidR="007A7F01" w:rsidRPr="000A28AB" w:rsidRDefault="007A7F01">
      <w:pPr>
        <w:pStyle w:val="Heading1"/>
      </w:pPr>
      <w:r w:rsidRPr="000A28AB">
        <w:lastRenderedPageBreak/>
        <w:t>Abstract</w:t>
      </w:r>
    </w:p>
    <w:p w14:paraId="713842BD" w14:textId="4E0A265B" w:rsidR="007A7F01" w:rsidRDefault="0086305A" w:rsidP="00976B4B">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w:t>
      </w:r>
      <w:r w:rsidR="009A7347">
        <w:t xml:space="preserve"> Thus,</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1F3A92">
        <w:t xml:space="preserve">offers 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77777777"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C3510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Hall, Acar, Nandipati, &amp; Barlow, 2014)"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C3510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Chevin, 2011; Crow &amp; Kimura, 1970)"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C3510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Wahl &amp; Zhu, 2015)"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C3510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Concepci\u00f3n-Acevedo, Weiss, Chaudhry, &amp; Levin, 2015; Dur\u00e3o, Trindade, Sousa, &amp; Gordo, 2015)"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77777777" w:rsidR="00285E7E" w:rsidRPr="000A28AB" w:rsidRDefault="00285E7E" w:rsidP="00B02278">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color w:val="auto"/>
        </w:rPr>
        <w:t>1</w:t>
      </w:r>
      <w:r w:rsidRPr="000A28AB">
        <w:rPr>
          <w:color w:val="auto"/>
        </w:rPr>
        <w:fldChar w:fldCharType="end"/>
      </w:r>
      <w:bookmarkEnd w:id="0"/>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5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slope and the intercept 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 xml:space="preserve">the derivative of the mean density.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Pr="000A28AB">
        <w:rPr>
          <w:b w:val="0"/>
          <w:bCs w:val="0"/>
          <w:color w:val="auto"/>
        </w:rPr>
        <w:fldChar w:fldCharType="begin"/>
      </w:r>
      <w:r w:rsidRPr="000A28AB">
        <w:rPr>
          <w:b w:val="0"/>
          <w:bCs w:val="0"/>
          <w:color w:val="auto"/>
        </w:rPr>
        <w:instrText xml:space="preserve"> REF _Ref439852115 \h  \* MERGEFORMAT </w:instrText>
      </w:r>
      <w:r w:rsidRPr="000A28AB">
        <w:rPr>
          <w:b w:val="0"/>
          <w:bCs w:val="0"/>
          <w:color w:val="auto"/>
        </w:rPr>
      </w:r>
      <w:r w:rsidRPr="000A28AB">
        <w:rPr>
          <w:b w:val="0"/>
          <w:bCs w:val="0"/>
          <w:color w:val="auto"/>
        </w:rPr>
        <w:fldChar w:fldCharType="separate"/>
      </w:r>
      <w:r w:rsidRPr="000A28AB">
        <w:rPr>
          <w:b w:val="0"/>
          <w:bCs w:val="0"/>
          <w:color w:val="auto"/>
        </w:rPr>
        <w:t xml:space="preserve">Figure </w:t>
      </w:r>
      <w:r w:rsidRPr="000A28AB">
        <w:rPr>
          <w:b w:val="0"/>
          <w:bCs w:val="0"/>
          <w:noProof/>
          <w:color w:val="auto"/>
        </w:rPr>
        <w:t>2</w:t>
      </w:r>
      <w:r w:rsidRPr="000A28AB">
        <w:rPr>
          <w:b w:val="0"/>
          <w:bCs w:val="0"/>
          <w:color w:val="auto"/>
        </w:rPr>
        <w:fldChar w:fldCharType="end"/>
      </w:r>
      <w:r w:rsidRPr="000A28AB">
        <w:rPr>
          <w:b w:val="0"/>
          <w:bCs w:val="0"/>
          <w:color w:val="auto"/>
        </w:rPr>
        <w:t>A.</w:t>
      </w:r>
    </w:p>
    <w:p w14:paraId="22C340DF" w14:textId="77777777" w:rsidR="007A7F01" w:rsidRPr="000A28AB" w:rsidRDefault="007A7F01"/>
    <w:p w14:paraId="379C64C8" w14:textId="77777777" w:rsidR="007A7F01" w:rsidRPr="000A28AB" w:rsidRDefault="009B044D" w:rsidP="00C35103">
      <w:r>
        <w:t>Evolutionary biologists use c</w:t>
      </w:r>
      <w:r w:rsidR="007A7F01" w:rsidRPr="000A28AB">
        <w:t>ompetition experiments to infer relative fitness in a manner that accounts for all growth phases</w:t>
      </w:r>
      <w:r w:rsidR="003F085B" w:rsidRPr="000A28AB">
        <w:fldChar w:fldCharType="begin" w:fldLock="1"/>
      </w:r>
      <w:r w:rsidR="00C351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mp; Lenski, 2015)"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In competition experiments, two or more strains are grown together in a mixed culture: a reference strain and one or more strains of interest. The frequency of each strain in the mixed culture is measured during the course of the experiment using  specific markers</w:t>
      </w:r>
      <w:r w:rsidR="007A7F01" w:rsidRPr="000A28AB">
        <w:fldChar w:fldCharType="begin" w:fldLock="1"/>
      </w:r>
      <w:r w:rsidR="00C351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mp; Lenski, 2015)"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r w:rsidR="007A7F01" w:rsidRPr="000A28AB">
        <w:t xml:space="preserve"> such as</w:t>
      </w:r>
      <w:r>
        <w:t xml:space="preserve"> the expression of </w:t>
      </w:r>
      <w:r w:rsidR="00510F80">
        <w:t xml:space="preserve">drug resistance markers on colony counts, </w:t>
      </w:r>
      <w:r>
        <w:t xml:space="preserve">fluorescent markers monitored by </w:t>
      </w:r>
      <w:r w:rsidR="007A7F01" w:rsidRPr="000A28AB">
        <w:t>flow cytometry</w:t>
      </w:r>
      <w:r w:rsidR="007A7F01" w:rsidRPr="000A28AB">
        <w:fldChar w:fldCharType="begin" w:fldLock="1"/>
      </w:r>
      <w:r w:rsidR="00C351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Cooper, Elena, &amp; Lenormand, 2012)"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w:t>
      </w:r>
      <w:r>
        <w:t xml:space="preserve">or by </w:t>
      </w:r>
      <w:r w:rsidR="007A7F01" w:rsidRPr="000A28AB">
        <w:t>deep sequencing read counts</w:t>
      </w:r>
      <w:r w:rsidR="007A7F01" w:rsidRPr="000A28AB">
        <w:fldChar w:fldCharType="begin" w:fldLock="1"/>
      </w:r>
      <w:r w:rsidR="00C3510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Bank, Hietpas, Wong, Bolon, &amp; Jensen, 2014; Levy et al., 2015)"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The selection coefficient of the </w:t>
      </w:r>
      <w:r w:rsidR="007A7F01" w:rsidRPr="000A28AB">
        <w:lastRenderedPageBreak/>
        <w:t>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C351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et al., 2012)"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C3510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Concepci\u00f3n-Acevedo et al., 2015)"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77777777" w:rsidR="007A7F01" w:rsidRPr="000A28AB" w:rsidRDefault="007A7F01" w:rsidP="00C3510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C351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mp; Lenski, 2015)"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the differences between growth in a monoculture and in a mixed culture</w:t>
      </w:r>
      <w:r w:rsidR="00E0314D">
        <w:t xml:space="preserve"> are lacking</w:t>
      </w:r>
      <w:r w:rsidRPr="000A28AB">
        <w:t>. Such differences have a crucial impact on microbial fitness and on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77777777" w:rsidR="00D96F6C" w:rsidRPr="000A28AB" w:rsidRDefault="00E0314D" w:rsidP="00530425">
      <w:r>
        <w:rPr>
          <w:i/>
        </w:rPr>
        <w:t>Curveball</w:t>
      </w:r>
      <w:r w:rsidRPr="000A28AB">
        <w:t xml:space="preserve"> </w:t>
      </w:r>
      <w:r w:rsidR="00530425">
        <w:t>consists of three</w:t>
      </w:r>
      <w:r w:rsidR="007A7F01" w:rsidRPr="000A28AB">
        <w:t xml:space="preserve">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43F31D26" w:rsidR="007A7F01" w:rsidRPr="000A28AB" w:rsidRDefault="007A7F01" w:rsidP="00141D97">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Pr="000A28AB">
        <w:fldChar w:fldCharType="begin"/>
      </w:r>
      <w:r w:rsidRPr="000A28AB">
        <w:instrText xml:space="preserve"> REF _Ref439852115 \h </w:instrText>
      </w:r>
      <w:r w:rsidR="000A28AB">
        <w:instrText xml:space="preserve"> \* MERGEFORMAT </w:instrText>
      </w:r>
      <w:r w:rsidRPr="000A28AB">
        <w:fldChar w:fldCharType="separate"/>
      </w:r>
      <w:r w:rsidR="00E43C55" w:rsidRPr="000A28AB">
        <w:t xml:space="preserve">Figure </w:t>
      </w:r>
      <w:r w:rsidR="00E43C55" w:rsidRPr="000A28AB">
        <w:rPr>
          <w:noProof/>
        </w:rPr>
        <w:t>2</w:t>
      </w:r>
      <w:r w:rsidRPr="000A28AB">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77777777" w:rsidR="007A7F01" w:rsidRPr="000A28AB" w:rsidRDefault="00651E9E" w:rsidP="00C35103">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C351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t xml:space="preserve">was used </w:t>
      </w:r>
      <w:r w:rsidR="00AB7E08" w:rsidRPr="000A28AB">
        <w:t>to model growth composed of several stages: lag phase, exponential phase, and stationary phase</w:t>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 xml:space="preserve">g ordinary differential equation [see </w:t>
      </w:r>
      <w:proofErr w:type="spellStart"/>
      <w:r w:rsidR="00C11F86" w:rsidRPr="000A28AB">
        <w:t>eqs</w:t>
      </w:r>
      <w:proofErr w:type="spellEnd"/>
      <w:r w:rsidR="00C11F86" w:rsidRPr="000A28AB">
        <w:t>. 1c, 3a, and 5a in</w:t>
      </w:r>
      <w:r w:rsidR="007A7F01" w:rsidRPr="000A28AB">
        <w:fldChar w:fldCharType="begin" w:fldLock="1"/>
      </w:r>
      <w:r w:rsidR="00C351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A7F01" w:rsidRPr="000A28AB">
        <w:t>]:</w:t>
      </w:r>
    </w:p>
    <w:p w14:paraId="06A8EF02" w14:textId="77777777" w:rsidR="007A7F01" w:rsidRPr="000A28AB" w:rsidRDefault="007A7F01"/>
    <w:p w14:paraId="19E5CD6F" w14:textId="77777777" w:rsidR="007A7F01" w:rsidRPr="000A28AB" w:rsidRDefault="00732575"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6A92DC00" w14:textId="77777777" w:rsidR="007A7F01" w:rsidRPr="000A28AB" w:rsidRDefault="007A7F01" w:rsidP="00C35103">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at 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C351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77777777"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40408998" w14:textId="77777777" w:rsidR="007A7F01" w:rsidRPr="000A28AB" w:rsidRDefault="007A7F01"/>
    <w:p w14:paraId="06EB59B3" w14:textId="77777777"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0DDCD477" w14:textId="77777777" w:rsidR="007A7F01" w:rsidRPr="000A28AB" w:rsidRDefault="007A7F01" w:rsidP="00CB76DE">
      <w:pPr>
        <w:pStyle w:val="Heading3"/>
      </w:pPr>
      <w:r w:rsidRPr="000A28AB">
        <w:t>Model fitting</w:t>
      </w:r>
    </w:p>
    <w:p w14:paraId="6BCF81B0" w14:textId="77777777" w:rsidR="00617C36" w:rsidRPr="000A28AB" w:rsidRDefault="007A7F01" w:rsidP="00CB76DE">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C11F86" w:rsidRPr="000A28AB">
        <w:t xml:space="preserve">Figure </w:t>
      </w:r>
      <w:r w:rsidR="00C11F86" w:rsidRPr="000A28AB">
        <w:rPr>
          <w:noProof/>
        </w:rPr>
        <w:t>3</w:t>
      </w:r>
      <w:r w:rsidRPr="000A28AB">
        <w:fldChar w:fldCharType="end"/>
      </w:r>
      <w:r w:rsidRPr="000A28AB">
        <w:t xml:space="preserve"> </w:t>
      </w:r>
      <w:r w:rsidR="008A27DB">
        <w:t xml:space="preserve">(see </w:t>
      </w:r>
      <w:r w:rsidR="008A27DB">
        <w:lastRenderedPageBreak/>
        <w:t xml:space="preserve">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w:t>
      </w:r>
      <w:bookmarkStart w:id="1" w:name="_GoBack"/>
      <w:bookmarkEnd w:id="1"/>
      <w:r w:rsidR="00C13924" w:rsidRPr="000A28AB">
        <w:t>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C13924" w:rsidRPr="000A28AB">
        <w:t>Table 1</w:t>
      </w:r>
      <w:r w:rsidR="00C13924" w:rsidRPr="000A28AB">
        <w:fldChar w:fldCharType="end"/>
      </w:r>
      <w:r w:rsidR="00C13924" w:rsidRPr="000A28AB">
        <w:t>).</w:t>
      </w:r>
      <w:r w:rsidR="00D538FA">
        <w:t xml:space="preserve"> </w:t>
      </w:r>
      <w:r w:rsidR="008179CB">
        <w:t>T</w:t>
      </w:r>
      <w:r w:rsidR="00D538FA">
        <w:t>he strains differ in their growth parameters; for example, in experiment A, the red strain grows 40%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5109487C" w14:textId="77777777" w:rsidR="00B85306" w:rsidRDefault="004F5215" w:rsidP="00363347">
      <w:pPr>
        <w:pStyle w:val="Caption"/>
        <w:jc w:val="center"/>
        <w:rPr>
          <w:color w:val="auto"/>
        </w:rPr>
      </w:pPr>
      <w:bookmarkStart w:id="2"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B23CC8">
        <w:rPr>
          <w:noProof/>
          <w:color w:val="auto"/>
        </w:rPr>
        <w:t>2</w:t>
      </w:r>
      <w:r w:rsidRPr="000A28AB">
        <w:rPr>
          <w:color w:val="auto"/>
        </w:rPr>
        <w:fldChar w:fldCharType="end"/>
      </w:r>
      <w:bookmarkEnd w:id="2"/>
      <w:r w:rsidRPr="000A28AB">
        <w:rPr>
          <w:color w:val="auto"/>
        </w:rPr>
        <w:t xml:space="preserve">. </w:t>
      </w:r>
    </w:p>
    <w:p w14:paraId="6FBC24DC" w14:textId="3CD85614" w:rsidR="00B85306" w:rsidRPr="00B85306" w:rsidRDefault="00B85306" w:rsidP="00B85306">
      <w:pPr>
        <w:pStyle w:val="Caption"/>
        <w:jc w:val="center"/>
        <w:rPr>
          <w:b w:val="0"/>
          <w:bCs w:val="0"/>
          <w:color w:val="auto"/>
        </w:rPr>
      </w:pPr>
      <w:r w:rsidRPr="000A28AB">
        <w:rPr>
          <w:color w:val="auto"/>
        </w:rPr>
        <w:t xml:space="preserve">Growth curve data from three experiments with </w:t>
      </w:r>
      <w:r w:rsidRPr="000A28AB">
        <w:rPr>
          <w:i/>
          <w:iCs/>
          <w:color w:val="auto"/>
        </w:rPr>
        <w:t>E. coli</w:t>
      </w:r>
      <w:r w:rsidRPr="000A28AB">
        <w:rPr>
          <w:color w:val="auto"/>
        </w:rPr>
        <w:t xml:space="preserve">. </w:t>
      </w:r>
      <w:r w:rsidRPr="000A28AB">
        <w:rPr>
          <w:b w:val="0"/>
          <w:bCs w:val="0"/>
          <w:color w:val="auto"/>
        </w:rPr>
        <w:t xml:space="preserve">The optical density (OD) of two strains growing in a monoculture (green lines for </w:t>
      </w:r>
      <w:r>
        <w:rPr>
          <w:b w:val="0"/>
          <w:bCs w:val="0"/>
          <w:color w:val="auto"/>
        </w:rPr>
        <w:t xml:space="preserve">GFP </w:t>
      </w:r>
      <w:r w:rsidRPr="000A28AB">
        <w:rPr>
          <w:b w:val="0"/>
          <w:bCs w:val="0"/>
          <w:color w:val="auto"/>
        </w:rPr>
        <w:t xml:space="preserve">labeled strain; red lines for </w:t>
      </w:r>
      <w:r>
        <w:rPr>
          <w:b w:val="0"/>
          <w:bCs w:val="0"/>
          <w:color w:val="auto"/>
        </w:rPr>
        <w:t>RFP</w:t>
      </w:r>
      <w:r w:rsidRPr="000A28AB">
        <w:rPr>
          <w:b w:val="0"/>
          <w:bCs w:val="0"/>
          <w:color w:val="auto"/>
        </w:rPr>
        <w:t xml:space="preserve"> labeled strains) and a mixed culture (blue lines). Each </w:t>
      </w:r>
      <w:r>
        <w:rPr>
          <w:b w:val="0"/>
          <w:bCs w:val="0"/>
          <w:color w:val="auto"/>
        </w:rPr>
        <w:t xml:space="preserve">of 30+ </w:t>
      </w:r>
      <w:r w:rsidRPr="000A28AB">
        <w:rPr>
          <w:b w:val="0"/>
          <w:bCs w:val="0"/>
          <w:color w:val="auto"/>
        </w:rPr>
        <w:t>experimental replicate</w:t>
      </w:r>
      <w:r>
        <w:rPr>
          <w:b w:val="0"/>
          <w:bCs w:val="0"/>
          <w:color w:val="auto"/>
        </w:rPr>
        <w:t>s</w:t>
      </w:r>
      <w:r w:rsidRPr="000A28AB">
        <w:rPr>
          <w:b w:val="0"/>
          <w:bCs w:val="0"/>
          <w:color w:val="auto"/>
        </w:rPr>
        <w:t xml:space="preserve"> </w:t>
      </w:r>
      <w:proofErr w:type="gramStart"/>
      <w:r w:rsidRPr="000A28AB">
        <w:rPr>
          <w:b w:val="0"/>
          <w:bCs w:val="0"/>
          <w:color w:val="auto"/>
        </w:rPr>
        <w:t>is</w:t>
      </w:r>
      <w:proofErr w:type="gramEnd"/>
      <w:r w:rsidRPr="000A28AB">
        <w:rPr>
          <w:b w:val="0"/>
          <w:bCs w:val="0"/>
          <w:color w:val="auto"/>
        </w:rPr>
        <w:t xml:space="preserve"> represented by a separate line. </w:t>
      </w:r>
      <w:r w:rsidRPr="000A28AB">
        <w:rPr>
          <w:color w:val="auto"/>
        </w:rPr>
        <w:t>(A)</w:t>
      </w:r>
      <w:r w:rsidRPr="000A28AB">
        <w:rPr>
          <w:b w:val="0"/>
          <w:bCs w:val="0"/>
          <w:color w:val="auto"/>
        </w:rPr>
        <w:t xml:space="preserve"> Strain DH5α labeled </w:t>
      </w:r>
      <w:r>
        <w:rPr>
          <w:b w:val="0"/>
          <w:bCs w:val="0"/>
          <w:color w:val="auto"/>
        </w:rPr>
        <w:t>with GFP</w:t>
      </w:r>
      <w:r w:rsidRPr="000A28AB">
        <w:rPr>
          <w:b w:val="0"/>
          <w:bCs w:val="0"/>
          <w:color w:val="auto"/>
        </w:rPr>
        <w:t xml:space="preserve">, strain TG1 labeled </w:t>
      </w:r>
      <w:r>
        <w:rPr>
          <w:b w:val="0"/>
          <w:bCs w:val="0"/>
          <w:color w:val="auto"/>
        </w:rPr>
        <w:t>with RFP</w:t>
      </w:r>
      <w:r w:rsidRPr="000A28AB">
        <w:rPr>
          <w:b w:val="0"/>
          <w:bCs w:val="0"/>
          <w:color w:val="auto"/>
        </w:rPr>
        <w:t>. Experiment started by diluting stationary phase</w:t>
      </w:r>
      <w:r>
        <w:rPr>
          <w:b w:val="0"/>
          <w:bCs w:val="0"/>
          <w:color w:val="auto"/>
        </w:rPr>
        <w:t xml:space="preserve"> bacteria</w:t>
      </w:r>
      <w:r w:rsidRPr="000A28AB">
        <w:rPr>
          <w:b w:val="0"/>
          <w:bCs w:val="0"/>
          <w:color w:val="auto"/>
        </w:rPr>
        <w:t xml:space="preserve"> into fresh media</w:t>
      </w:r>
      <w:r>
        <w:rPr>
          <w:b w:val="0"/>
          <w:bCs w:val="0"/>
          <w:color w:val="auto"/>
        </w:rPr>
        <w:t>, yielding a lag phase culture in which</w:t>
      </w:r>
      <w:r w:rsidRPr="000A28AB">
        <w:rPr>
          <w:b w:val="0"/>
          <w:bCs w:val="0"/>
          <w:color w:val="auto"/>
        </w:rPr>
        <w:t xml:space="preserve"> lag phase is longer for the green strain. </w:t>
      </w:r>
      <w:r w:rsidRPr="000A28AB">
        <w:rPr>
          <w:color w:val="auto"/>
        </w:rPr>
        <w:t>(B)</w:t>
      </w:r>
      <w:r w:rsidRPr="000A28AB">
        <w:rPr>
          <w:b w:val="0"/>
          <w:bCs w:val="0"/>
          <w:color w:val="auto"/>
        </w:rPr>
        <w:t xml:space="preserve"> Strain DH5α labeled </w:t>
      </w:r>
      <w:r>
        <w:rPr>
          <w:b w:val="0"/>
          <w:bCs w:val="0"/>
          <w:color w:val="auto"/>
        </w:rPr>
        <w:t>with GFP</w:t>
      </w:r>
      <w:r w:rsidRPr="000A28AB">
        <w:rPr>
          <w:b w:val="0"/>
          <w:bCs w:val="0"/>
          <w:color w:val="auto"/>
        </w:rPr>
        <w:t xml:space="preserve">, strain TG1 labeled </w:t>
      </w:r>
      <w:r>
        <w:rPr>
          <w:b w:val="0"/>
          <w:bCs w:val="0"/>
          <w:color w:val="auto"/>
        </w:rPr>
        <w:t>with RFP</w:t>
      </w:r>
      <w:r w:rsidRPr="000A28AB">
        <w:rPr>
          <w:b w:val="0"/>
          <w:bCs w:val="0"/>
          <w:color w:val="auto"/>
        </w:rPr>
        <w:t>. Bacteria were pre-grown in fresh media for 4 hours before the experiment</w:t>
      </w:r>
      <w:r>
        <w:rPr>
          <w:b w:val="0"/>
          <w:bCs w:val="0"/>
          <w:color w:val="auto"/>
        </w:rPr>
        <w:t xml:space="preserve"> and</w:t>
      </w:r>
      <w:r w:rsidRPr="000A28AB">
        <w:rPr>
          <w:b w:val="0"/>
          <w:bCs w:val="0"/>
          <w:color w:val="auto"/>
        </w:rPr>
        <w:t xml:space="preserve"> then diluted into fresh media</w:t>
      </w:r>
      <w:r>
        <w:rPr>
          <w:b w:val="0"/>
          <w:bCs w:val="0"/>
          <w:color w:val="auto"/>
        </w:rPr>
        <w:t xml:space="preserve">, such that </w:t>
      </w:r>
      <w:r w:rsidRPr="000A28AB">
        <w:rPr>
          <w:b w:val="0"/>
          <w:bCs w:val="0"/>
          <w:color w:val="auto"/>
        </w:rPr>
        <w:t xml:space="preserve">there is no observable lag phase. </w:t>
      </w:r>
      <w:r w:rsidRPr="000A28AB">
        <w:rPr>
          <w:color w:val="auto"/>
        </w:rPr>
        <w:t xml:space="preserve">(C) </w:t>
      </w:r>
      <w:r w:rsidRPr="000A28AB">
        <w:rPr>
          <w:b w:val="0"/>
          <w:bCs w:val="0"/>
          <w:color w:val="auto"/>
        </w:rPr>
        <w:t xml:space="preserve">Strain JM109 labeled </w:t>
      </w:r>
      <w:r>
        <w:rPr>
          <w:b w:val="0"/>
          <w:bCs w:val="0"/>
          <w:color w:val="auto"/>
        </w:rPr>
        <w:t>with GFP and</w:t>
      </w:r>
      <w:r w:rsidRPr="000A28AB">
        <w:rPr>
          <w:b w:val="0"/>
          <w:bCs w:val="0"/>
          <w:color w:val="auto"/>
        </w:rPr>
        <w:t xml:space="preserve">, strain K12 MG1655-Δfnr labeled </w:t>
      </w:r>
      <w:r>
        <w:rPr>
          <w:b w:val="0"/>
          <w:bCs w:val="0"/>
          <w:color w:val="auto"/>
        </w:rPr>
        <w:t>with RFP</w:t>
      </w:r>
      <w:r w:rsidRPr="000A28AB">
        <w:rPr>
          <w:b w:val="0"/>
          <w:bCs w:val="0"/>
          <w:color w:val="auto"/>
        </w:rPr>
        <w:t xml:space="preserve">. Experimental conditions as </w:t>
      </w:r>
      <w:r>
        <w:rPr>
          <w:b w:val="0"/>
          <w:bCs w:val="0"/>
          <w:color w:val="auto"/>
        </w:rPr>
        <w:t xml:space="preserve">described </w:t>
      </w:r>
      <w:r w:rsidRPr="000A28AB">
        <w:rPr>
          <w:b w:val="0"/>
          <w:bCs w:val="0"/>
          <w:color w:val="auto"/>
        </w:rPr>
        <w:t xml:space="preserve">in </w:t>
      </w:r>
      <w:r>
        <w:rPr>
          <w:b w:val="0"/>
          <w:bCs w:val="0"/>
          <w:color w:val="auto"/>
        </w:rPr>
        <w:t>(</w:t>
      </w:r>
      <w:r w:rsidRPr="000A28AB">
        <w:rPr>
          <w:b w:val="0"/>
          <w:bCs w:val="0"/>
          <w:color w:val="auto"/>
        </w:rPr>
        <w:t>A</w:t>
      </w:r>
      <w:r>
        <w:rPr>
          <w:b w:val="0"/>
          <w:bCs w:val="0"/>
          <w:color w:val="auto"/>
        </w:rPr>
        <w:t>)</w:t>
      </w:r>
      <w:r w:rsidRPr="000A28AB">
        <w:rPr>
          <w:b w:val="0"/>
          <w:bCs w:val="0"/>
          <w:color w:val="auto"/>
        </w:rPr>
        <w:t>.</w:t>
      </w:r>
    </w:p>
    <w:p w14:paraId="27883533" w14:textId="6C2E9589" w:rsidR="004F5215" w:rsidRPr="000A28AB" w:rsidRDefault="004F5215" w:rsidP="00363347">
      <w:pPr>
        <w:pStyle w:val="Caption"/>
        <w:jc w:val="center"/>
        <w:rPr>
          <w:color w:val="auto"/>
        </w:rPr>
      </w:pPr>
      <w:r w:rsidRPr="000A28AB">
        <w:rPr>
          <w:color w:val="auto"/>
        </w:rPr>
        <w:t xml:space="preserve">Fitting a growth model to </w:t>
      </w:r>
      <w:r w:rsidR="006C449D">
        <w:rPr>
          <w:color w:val="auto"/>
        </w:rPr>
        <w:t xml:space="preserve">the </w:t>
      </w:r>
      <w:r w:rsidRPr="000A28AB">
        <w:rPr>
          <w:color w:val="auto"/>
        </w:rPr>
        <w:t>growth curve data.</w:t>
      </w:r>
      <w:r w:rsidRPr="000A28AB">
        <w:rPr>
          <w:b w:val="0"/>
          <w:bCs w:val="0"/>
          <w:color w:val="auto"/>
        </w:rPr>
        <w:t xml:space="preserve"> The best model fit (solid </w:t>
      </w:r>
      <w:r w:rsidR="00912FD4">
        <w:rPr>
          <w:b w:val="0"/>
          <w:bCs w:val="0"/>
          <w:color w:val="auto"/>
        </w:rPr>
        <w:t xml:space="preserve">black </w:t>
      </w:r>
      <w:r w:rsidRPr="000A28AB">
        <w:rPr>
          <w:b w:val="0"/>
          <w:bCs w:val="0"/>
          <w:color w:val="auto"/>
        </w:rPr>
        <w:t>line</w:t>
      </w:r>
      <w:r w:rsidR="00912FD4">
        <w:rPr>
          <w:b w:val="0"/>
          <w:bCs w:val="0"/>
          <w:color w:val="auto"/>
        </w:rPr>
        <w:t>s</w:t>
      </w:r>
      <w:r w:rsidRPr="000A28AB">
        <w:rPr>
          <w:b w:val="0"/>
          <w:bCs w:val="0"/>
          <w:color w:val="auto"/>
        </w:rPr>
        <w:t>) for the growth curve data (markers</w:t>
      </w:r>
      <w:r w:rsidR="006C449D">
        <w:rPr>
          <w:b w:val="0"/>
          <w:bCs w:val="0"/>
          <w:color w:val="auto"/>
        </w:rPr>
        <w:t xml:space="preserve">, data </w:t>
      </w:r>
      <w:r w:rsidR="001F3A92">
        <w:rPr>
          <w:b w:val="0"/>
          <w:bCs w:val="0"/>
          <w:color w:val="auto"/>
        </w:rPr>
        <w:t>from</w:t>
      </w:r>
      <w:r w:rsidR="006C449D">
        <w:rPr>
          <w:b w:val="0"/>
          <w:bCs w:val="0"/>
          <w:color w:val="auto"/>
        </w:rPr>
        <w:t xml:space="preserve"> </w:t>
      </w:r>
      <w:r w:rsidR="006C449D" w:rsidRPr="000A28AB">
        <w:rPr>
          <w:b w:val="0"/>
          <w:bCs w:val="0"/>
          <w:color w:val="auto"/>
        </w:rPr>
        <w:fldChar w:fldCharType="begin"/>
      </w:r>
      <w:r w:rsidR="006C449D" w:rsidRPr="000A28AB">
        <w:rPr>
          <w:b w:val="0"/>
          <w:bCs w:val="0"/>
          <w:color w:val="auto"/>
        </w:rPr>
        <w:instrText xml:space="preserve"> REF _Ref439852115 \h  \* MERGEFORMAT </w:instrText>
      </w:r>
      <w:r w:rsidR="006C449D" w:rsidRPr="000A28AB">
        <w:rPr>
          <w:b w:val="0"/>
          <w:bCs w:val="0"/>
          <w:color w:val="auto"/>
        </w:rPr>
      </w:r>
      <w:r w:rsidR="006C449D" w:rsidRPr="000A28AB">
        <w:rPr>
          <w:b w:val="0"/>
          <w:bCs w:val="0"/>
          <w:color w:val="auto"/>
        </w:rPr>
        <w:fldChar w:fldCharType="separate"/>
      </w:r>
      <w:r w:rsidR="006C449D" w:rsidRPr="006C449D">
        <w:rPr>
          <w:b w:val="0"/>
          <w:bCs w:val="0"/>
          <w:color w:val="auto"/>
        </w:rPr>
        <w:t xml:space="preserve">Figure </w:t>
      </w:r>
      <w:r w:rsidR="006C449D" w:rsidRPr="006C449D">
        <w:rPr>
          <w:b w:val="0"/>
          <w:bCs w:val="0"/>
          <w:noProof/>
          <w:color w:val="auto"/>
        </w:rPr>
        <w:t>2</w:t>
      </w:r>
      <w:r w:rsidR="006C449D" w:rsidRPr="000A28AB">
        <w:rPr>
          <w:b w:val="0"/>
          <w:bCs w:val="0"/>
          <w:color w:val="auto"/>
        </w:rPr>
        <w:fldChar w:fldCharType="end"/>
      </w:r>
      <w:r w:rsidRPr="000A28AB">
        <w:rPr>
          <w:b w:val="0"/>
          <w:bCs w:val="0"/>
          <w:color w:val="auto"/>
        </w:rPr>
        <w:t>) of two strains (green and red) growing in monoculture.</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p>
        </w:tc>
        <w:tc>
          <w:tcPr>
            <w:tcW w:w="1353" w:type="dxa"/>
          </w:tcPr>
          <w:p w14:paraId="5E110A30"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p>
        </w:tc>
        <w:tc>
          <w:tcPr>
            <w:tcW w:w="1178" w:type="dxa"/>
          </w:tcPr>
          <w:p w14:paraId="4EC0CD45"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p>
        </w:tc>
        <w:tc>
          <w:tcPr>
            <w:tcW w:w="1252" w:type="dxa"/>
          </w:tcPr>
          <w:p w14:paraId="558FB73E"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3</w:t>
            </w:r>
            <w:r w:rsidRPr="000A28AB">
              <w:rPr>
                <w:sz w:val="18"/>
                <w:szCs w:val="18"/>
              </w:rPr>
              <w:t>1</w:t>
            </w:r>
          </w:p>
        </w:tc>
        <w:tc>
          <w:tcPr>
            <w:tcW w:w="1178" w:type="dxa"/>
          </w:tcPr>
          <w:p w14:paraId="0575A3F0"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p>
        </w:tc>
        <w:tc>
          <w:tcPr>
            <w:tcW w:w="1178" w:type="dxa"/>
          </w:tcPr>
          <w:p w14:paraId="0D1EDC92" w14:textId="77777777"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4EED2635" w14:textId="77777777"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Pr="00CB76DE">
              <w:rPr>
                <w:sz w:val="18"/>
                <w:szCs w:val="18"/>
              </w:rPr>
              <w:t>5</w:t>
            </w:r>
            <w:r w:rsidR="00EE7C5F" w:rsidRPr="00CB76DE">
              <w:rPr>
                <w:sz w:val="18"/>
                <w:szCs w:val="18"/>
              </w:rPr>
              <w:t>)</w:t>
            </w:r>
          </w:p>
        </w:tc>
        <w:tc>
          <w:tcPr>
            <w:tcW w:w="1353" w:type="dxa"/>
          </w:tcPr>
          <w:p w14:paraId="7ADF9B4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7 (0.371, 0.383)</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77777777"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41 (0.417, 0.465)</w:t>
            </w:r>
          </w:p>
        </w:tc>
        <w:tc>
          <w:tcPr>
            <w:tcW w:w="1178" w:type="dxa"/>
          </w:tcPr>
          <w:p w14:paraId="1A95EEE6" w14:textId="77777777"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28 (0.226, 0.231)</w:t>
            </w:r>
          </w:p>
        </w:tc>
        <w:tc>
          <w:tcPr>
            <w:tcW w:w="1178" w:type="dxa"/>
          </w:tcPr>
          <w:p w14:paraId="04FAA2C2"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2253D56C" w14:textId="77777777" w:rsidR="00C11F86" w:rsidRPr="000A28AB" w:rsidRDefault="00EE7C5F"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 xml:space="preserve">698 </w:t>
            </w:r>
            <w:r w:rsidRPr="000A28AB">
              <w:rPr>
                <w:sz w:val="18"/>
                <w:szCs w:val="18"/>
              </w:rPr>
              <w:t>(</w:t>
            </w:r>
            <w:r w:rsidR="006358EB" w:rsidRPr="000A28AB">
              <w:rPr>
                <w:sz w:val="18"/>
                <w:szCs w:val="18"/>
              </w:rPr>
              <w:t>2.636, 2.766</w:t>
            </w:r>
            <w:r w:rsidRPr="000A28AB">
              <w:rPr>
                <w:sz w:val="18"/>
                <w:szCs w:val="18"/>
              </w:rPr>
              <w:t>)</w:t>
            </w:r>
          </w:p>
        </w:tc>
        <w:tc>
          <w:tcPr>
            <w:tcW w:w="1353" w:type="dxa"/>
          </w:tcPr>
          <w:p w14:paraId="052F57CB"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68)</w:t>
            </w:r>
          </w:p>
        </w:tc>
        <w:tc>
          <w:tcPr>
            <w:tcW w:w="1178" w:type="dxa"/>
          </w:tcPr>
          <w:p w14:paraId="0447CC22"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516EEF78"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126 (2.029, 2.227)</w:t>
            </w:r>
          </w:p>
        </w:tc>
        <w:tc>
          <w:tcPr>
            <w:tcW w:w="1178" w:type="dxa"/>
          </w:tcPr>
          <w:p w14:paraId="27E5B47F"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721EECB9"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927 (3.824, 4.031)</w:t>
            </w:r>
          </w:p>
        </w:tc>
        <w:tc>
          <w:tcPr>
            <w:tcW w:w="1353" w:type="dxa"/>
          </w:tcPr>
          <w:p w14:paraId="276C7BB5"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20, 1.639)</w:t>
            </w:r>
          </w:p>
        </w:tc>
        <w:tc>
          <w:tcPr>
            <w:tcW w:w="1178" w:type="dxa"/>
          </w:tcPr>
          <w:p w14:paraId="07D28408"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6 (0.002, 0.012)</w:t>
            </w:r>
          </w:p>
        </w:tc>
        <w:tc>
          <w:tcPr>
            <w:tcW w:w="1252" w:type="dxa"/>
          </w:tcPr>
          <w:p w14:paraId="321FE001" w14:textId="77777777"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1 (0.001, 0.001)</w:t>
            </w:r>
          </w:p>
        </w:tc>
        <w:tc>
          <w:tcPr>
            <w:tcW w:w="1178" w:type="dxa"/>
          </w:tcPr>
          <w:p w14:paraId="0BE14994" w14:textId="77777777"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7)</w:t>
            </w:r>
          </w:p>
        </w:tc>
        <w:tc>
          <w:tcPr>
            <w:tcW w:w="1178" w:type="dxa"/>
          </w:tcPr>
          <w:p w14:paraId="5CD0639E"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45 (0.033, 0.082)</w:t>
            </w:r>
          </w:p>
        </w:tc>
      </w:tr>
    </w:tbl>
    <w:p w14:paraId="7B921F61" w14:textId="77777777" w:rsidR="007A7F01" w:rsidRPr="000A28AB" w:rsidRDefault="00617C36" w:rsidP="009D1A86">
      <w:pPr>
        <w:pStyle w:val="Caption"/>
        <w:jc w:val="center"/>
        <w:rPr>
          <w:b w:val="0"/>
          <w:bCs w:val="0"/>
          <w:color w:val="auto"/>
        </w:rPr>
      </w:pPr>
      <w:bookmarkStart w:id="3"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Pr="000A28AB">
        <w:rPr>
          <w:color w:val="auto"/>
        </w:rPr>
        <w:t>1</w:t>
      </w:r>
      <w:r w:rsidRPr="000A28AB">
        <w:rPr>
          <w:color w:val="auto"/>
        </w:rPr>
        <w:fldChar w:fldCharType="end"/>
      </w:r>
      <w:bookmarkEnd w:id="3"/>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F56E25" w:rsidRPr="000A28AB">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77777777" w:rsidR="007A7F01" w:rsidRPr="000A28AB" w:rsidRDefault="00651E9E" w:rsidP="00C35103">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2-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C35103">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Murray, 2002)" }, "properties" : { "noteIndex" : 0 }, "schema" : "https://github.com/citation-style-language/schema/raw/master/csl-citation.json" }</w:instrText>
      </w:r>
      <w:r w:rsidR="009B614B" w:rsidRPr="000A28AB">
        <w:fldChar w:fldCharType="separate"/>
      </w:r>
      <w:r w:rsidR="00C35103" w:rsidRPr="00C35103">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7777777" w:rsidR="007A7F01" w:rsidRPr="000A28AB" w:rsidRDefault="00732575"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7F185F36" w14:textId="77777777" w:rsidR="00B57EC6" w:rsidRPr="000A28AB" w:rsidRDefault="007A7F01">
            <w:pPr>
              <w:jc w:val="right"/>
              <w:rPr>
                <w:i/>
                <w:iCs/>
              </w:rPr>
            </w:pPr>
            <w:r w:rsidRPr="000A28AB">
              <w:rPr>
                <w:i/>
                <w:iCs/>
              </w:rPr>
              <w:t>[3a]</w:t>
            </w:r>
          </w:p>
          <w:p w14:paraId="6509A934" w14:textId="77777777" w:rsidR="006D6E0A" w:rsidRPr="000A28AB" w:rsidRDefault="006D6E0A">
            <w:pPr>
              <w:jc w:val="right"/>
              <w:rPr>
                <w:i/>
                <w:iCs/>
              </w:rPr>
            </w:pPr>
          </w:p>
          <w:p w14:paraId="3EAD2335" w14:textId="77777777" w:rsidR="007A7F01" w:rsidRPr="000A28AB" w:rsidRDefault="007A7F01" w:rsidP="006D6E0A">
            <w:pPr>
              <w:jc w:val="right"/>
              <w:rPr>
                <w:i/>
                <w:iCs/>
              </w:rPr>
            </w:pPr>
            <w:r w:rsidRPr="000A28AB">
              <w:rPr>
                <w:i/>
                <w:iCs/>
              </w:rPr>
              <w:t>[3b]</w:t>
            </w:r>
          </w:p>
        </w:tc>
      </w:tr>
    </w:tbl>
    <w:p w14:paraId="2AE9E286" w14:textId="77777777" w:rsidR="007A7F01" w:rsidRPr="000A28AB" w:rsidRDefault="00732575" w:rsidP="001F105D">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7A7F01" w:rsidRPr="000A28AB">
        <w:t xml:space="preserve"> is a competition coefficient, the ratio between inter- and i</w:t>
      </w:r>
      <w:r w:rsidR="009B614B" w:rsidRPr="000A28AB">
        <w:t>ntra-strain competitive effect.</w:t>
      </w:r>
    </w:p>
    <w:p w14:paraId="69A40931" w14:textId="77777777" w:rsidR="007A7F01" w:rsidRPr="000A28AB" w:rsidRDefault="007A7F01" w:rsidP="00BF635D">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517B55">
        <w:t xml:space="preserve"> grown individually</w:t>
      </w:r>
      <w:r w:rsidRPr="000A28AB">
        <w:t>.</w:t>
      </w:r>
    </w:p>
    <w:p w14:paraId="550186D3" w14:textId="77777777" w:rsidR="007A7F01" w:rsidRPr="000A28AB" w:rsidRDefault="007A7F01" w:rsidP="00515701">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Pr="000A28AB">
        <w:fldChar w:fldCharType="begin"/>
      </w:r>
      <w:r w:rsidRPr="000A28AB">
        <w:instrText xml:space="preserve"> REF _Ref439853356 \h </w:instrText>
      </w:r>
      <w:r w:rsidR="000A28AB">
        <w:instrText xml:space="preserve"> \* MERGEFORMAT </w:instrText>
      </w:r>
      <w:r w:rsidRPr="000A28AB">
        <w:fldChar w:fldCharType="separate"/>
      </w:r>
      <w:r w:rsidR="00001E91" w:rsidRPr="000A28AB">
        <w:t xml:space="preserve">Figure </w:t>
      </w:r>
      <w:r w:rsidR="00001E91" w:rsidRPr="000A28AB">
        <w:rPr>
          <w:noProof/>
        </w:rPr>
        <w:t>4</w:t>
      </w:r>
      <w:r w:rsidRPr="000A28AB">
        <w:fldChar w:fldCharType="end"/>
      </w:r>
      <w:r w:rsidRPr="000A28AB">
        <w:t>A-C).</w:t>
      </w:r>
    </w:p>
    <w:p w14:paraId="369E2751"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77777777" w:rsidR="007A7F01" w:rsidRPr="000A28AB" w:rsidRDefault="007A7F01" w:rsidP="00001E91">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experiment C</w:t>
      </w:r>
      <w:r w:rsidRPr="000A28AB">
        <w:t xml:space="preserve"> we competed JM109-GFP with MG1655-Δfnr-RFP</w:t>
      </w:r>
      <w:r w:rsidR="00001E91" w:rsidRPr="000A28AB">
        <w:t xml:space="preserve"> (</w:t>
      </w:r>
      <w:r w:rsidR="00001E91" w:rsidRPr="000A28AB">
        <w:fldChar w:fldCharType="begin"/>
      </w:r>
      <w:r w:rsidR="00001E91" w:rsidRPr="000A28AB">
        <w:instrText xml:space="preserve"> REF _Ref439852115 \h </w:instrText>
      </w:r>
      <w:r w:rsidR="000A28AB">
        <w:instrText xml:space="preserve"> \* MERGEFORMAT </w:instrText>
      </w:r>
      <w:r w:rsidR="00001E91" w:rsidRPr="000A28AB">
        <w:fldChar w:fldCharType="separate"/>
      </w:r>
      <w:r w:rsidR="00001E91" w:rsidRPr="000A28AB">
        <w:t xml:space="preserve">Figure </w:t>
      </w:r>
      <w:r w:rsidR="00001E91" w:rsidRPr="000A28AB">
        <w:rPr>
          <w:noProof/>
        </w:rPr>
        <w:t>2</w:t>
      </w:r>
      <w:r w:rsidR="00001E91" w:rsidRPr="000A28AB">
        <w:fldChar w:fldCharType="end"/>
      </w:r>
      <w:r w:rsidR="00001E91" w:rsidRPr="000A28AB">
        <w:t>)</w:t>
      </w:r>
      <w:r w:rsidRPr="000A28AB">
        <w:t xml:space="preserve">. </w:t>
      </w:r>
    </w:p>
    <w:p w14:paraId="3B77DE4B" w14:textId="77777777" w:rsidR="007A7F01" w:rsidRPr="000A28AB" w:rsidRDefault="007A7F01" w:rsidP="00CD2EF9">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 xml:space="preserve">measured using flow cytometry (see </w:t>
      </w:r>
      <w:r w:rsidRPr="000A28AB">
        <w:fldChar w:fldCharType="begin"/>
      </w:r>
      <w:r w:rsidRPr="000A28AB">
        <w:instrText xml:space="preserve"> REF _Ref439853427 \h </w:instrText>
      </w:r>
      <w:r w:rsidR="000A28AB">
        <w:instrText xml:space="preserve"> \* MERGEFORMAT </w:instrText>
      </w:r>
      <w:r w:rsidRPr="000A28AB">
        <w:fldChar w:fldCharType="separate"/>
      </w:r>
      <w:r w:rsidRPr="000A28AB">
        <w:t>Materials and Methods</w:t>
      </w:r>
      <w:r w:rsidRPr="000A28AB">
        <w:fldChar w:fldCharType="end"/>
      </w:r>
      <w:r w:rsidRPr="000A28AB">
        <w:t>).</w:t>
      </w:r>
    </w:p>
    <w:p w14:paraId="0097AEA1" w14:textId="77777777" w:rsidR="007A7F01" w:rsidRPr="000A28AB" w:rsidRDefault="00517B55" w:rsidP="00CD2EF9">
      <w:r>
        <w:t>E</w:t>
      </w:r>
      <w:r w:rsidR="00001E91" w:rsidRPr="000A28AB">
        <w:t xml:space="preserve">mpirical </w:t>
      </w:r>
      <w:r w:rsidR="00CD2EF9">
        <w:t xml:space="preserve">competition </w:t>
      </w:r>
      <w:r w:rsidR="00001E91" w:rsidRPr="000A28AB">
        <w:t>results</w:t>
      </w:r>
      <w:r w:rsidR="007A7F01" w:rsidRPr="000A28AB">
        <w:t xml:space="preserve"> (colored error bars)</w:t>
      </w:r>
      <w:r w:rsidR="00001E91" w:rsidRPr="000A28AB">
        <w:t xml:space="preserve">, </w:t>
      </w:r>
      <w:r>
        <w:rPr>
          <w:i/>
        </w:rPr>
        <w:t>Curveball</w:t>
      </w:r>
      <w:r w:rsidRPr="000A28AB">
        <w:t xml:space="preserve"> </w:t>
      </w:r>
      <w:r w:rsidR="00001E91" w:rsidRPr="000A28AB">
        <w:t>predictions (in green and red solid 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001E91" w:rsidRPr="000A28AB">
        <w:t>Figure 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 Figure 4</w:t>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77777777" w:rsidR="007A7F01" w:rsidRPr="000A28AB" w:rsidRDefault="00334F6F" w:rsidP="00CB76DE">
      <w:pPr>
        <w:pStyle w:val="Caption"/>
        <w:jc w:val="center"/>
        <w:rPr>
          <w:b w:val="0"/>
          <w:bCs w:val="0"/>
          <w:color w:val="auto"/>
        </w:rPr>
      </w:pPr>
      <w:bookmarkStart w:id="4" w:name="_Ref454205622"/>
      <w:bookmarkStart w:id="5"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B23CC8">
        <w:rPr>
          <w:noProof/>
          <w:color w:val="auto"/>
        </w:rPr>
        <w:t>3</w:t>
      </w:r>
      <w:r w:rsidRPr="000A28AB">
        <w:rPr>
          <w:color w:val="auto"/>
        </w:rPr>
        <w:fldChar w:fldCharType="end"/>
      </w:r>
      <w:bookmarkEnd w:id="4"/>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1E4CA3" w:rsidRPr="001E4CA3">
        <w:rPr>
          <w:b w:val="0"/>
          <w:bCs w:val="0"/>
          <w:color w:val="auto"/>
        </w:rPr>
        <w:t xml:space="preserve"> </w:t>
      </w:r>
      <w:r w:rsidR="001E4CA3" w:rsidRPr="00AE79DE">
        <w:rPr>
          <w:b w:val="0"/>
          <w:bCs w:val="0"/>
          <w:color w:val="auto"/>
        </w:rPr>
        <w:fldChar w:fldCharType="begin"/>
      </w:r>
      <w:r w:rsidR="001E4CA3" w:rsidRPr="001E4CA3">
        <w:rPr>
          <w:b w:val="0"/>
          <w:bCs w:val="0"/>
          <w:color w:val="auto"/>
        </w:rPr>
        <w:instrText xml:space="preserve"> REF _Ref439852115 \h </w:instrText>
      </w:r>
      <w:r w:rsidR="001E4CA3" w:rsidRPr="00CB76DE">
        <w:rPr>
          <w:b w:val="0"/>
          <w:bCs w:val="0"/>
          <w:color w:val="auto"/>
        </w:rPr>
        <w:instrText xml:space="preserve"> \* MERGEFORMAT </w:instrText>
      </w:r>
      <w:r w:rsidR="001E4CA3" w:rsidRPr="00AE79DE">
        <w:rPr>
          <w:b w:val="0"/>
          <w:bCs w:val="0"/>
          <w:color w:val="auto"/>
        </w:rPr>
      </w:r>
      <w:r w:rsidR="001E4CA3" w:rsidRPr="00AE79DE">
        <w:rPr>
          <w:b w:val="0"/>
          <w:bCs w:val="0"/>
          <w:color w:val="auto"/>
        </w:rPr>
        <w:fldChar w:fldCharType="separate"/>
      </w:r>
      <w:r w:rsidR="001E4CA3" w:rsidRPr="00CB76DE">
        <w:rPr>
          <w:b w:val="0"/>
          <w:bCs w:val="0"/>
          <w:color w:val="auto"/>
        </w:rPr>
        <w:t xml:space="preserve">Figure </w:t>
      </w:r>
      <w:r w:rsidR="001E4CA3" w:rsidRPr="00CB76DE">
        <w:rPr>
          <w:b w:val="0"/>
          <w:bCs w:val="0"/>
          <w:noProof/>
          <w:color w:val="auto"/>
        </w:rPr>
        <w:t>2</w:t>
      </w:r>
      <w:r w:rsidR="001E4CA3" w:rsidRPr="00AE79DE">
        <w:rPr>
          <w:b w:val="0"/>
          <w:bCs w:val="0"/>
          <w:color w:val="auto"/>
        </w:rPr>
        <w:fldChar w:fldCharType="end"/>
      </w:r>
      <w:r w:rsidR="003C1D42" w:rsidRPr="001E4CA3">
        <w:rPr>
          <w:b w:val="0"/>
          <w:bCs w:val="0"/>
          <w:color w:val="auto"/>
        </w:rPr>
        <w:t>)</w:t>
      </w:r>
      <w:r w:rsidR="003C1D42" w:rsidRPr="000A28AB">
        <w:rPr>
          <w:b w:val="0"/>
          <w:bCs w:val="0"/>
          <w:color w:val="auto"/>
        </w:rPr>
        <w:t>. 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6A4E61" w:rsidRPr="004243B0">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305BBC" w:rsidRPr="000A28AB">
        <w:rPr>
          <w:b w:val="0"/>
          <w:bCs w:val="0"/>
          <w:color w:val="auto"/>
        </w:rPr>
        <w:t>=2;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0108; E, 0.0101; F, 0.0209.</w:t>
      </w:r>
      <w:bookmarkEnd w:id="5"/>
      <w:r w:rsidR="007A7F01" w:rsidRPr="000A28AB">
        <w:br w:type="page"/>
      </w:r>
    </w:p>
    <w:p w14:paraId="46A302B3" w14:textId="77777777" w:rsidR="007A7F01" w:rsidRPr="000A28AB" w:rsidRDefault="00F31589">
      <w:pPr>
        <w:pStyle w:val="Heading2"/>
      </w:pPr>
      <w:r>
        <w:lastRenderedPageBreak/>
        <w:t>c</w:t>
      </w:r>
      <w:r w:rsidR="00745FCB">
        <w:t xml:space="preserve">. </w:t>
      </w:r>
      <w:r w:rsidR="007A7F01" w:rsidRPr="000A28AB">
        <w:t>Fitness inference</w:t>
      </w:r>
    </w:p>
    <w:p w14:paraId="76AB709B" w14:textId="77777777" w:rsidR="007A7F01" w:rsidRPr="000A28AB" w:rsidRDefault="007A7F01" w:rsidP="00C35103">
      <w:r w:rsidRPr="000A28AB">
        <w:t xml:space="preserve">The best way to infer the relative fitness of two strains is </w:t>
      </w:r>
      <w:r w:rsidR="008D7256">
        <w:t>to</w:t>
      </w:r>
      <w:r w:rsidR="008D7256" w:rsidRPr="000A28AB">
        <w:t xml:space="preserve"> </w:t>
      </w:r>
      <w:r w:rsidRPr="000A28AB">
        <w:t>perform pairwise competition assays</w:t>
      </w:r>
      <w:r w:rsidR="003F085B" w:rsidRPr="000A28AB">
        <w:fldChar w:fldCharType="begin" w:fldLock="1"/>
      </w:r>
      <w:r w:rsidR="00C351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mp; Lenski, 2015)"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77777777"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C3510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Chevin, 2011)"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77777777" w:rsidR="007A7F01" w:rsidRPr="000A28AB" w:rsidRDefault="007A7F01" w:rsidP="00CD2EF9">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B96C01" w:rsidRPr="000A28AB">
        <w:t xml:space="preserve">the relative fitness of the strain of interest </w:t>
      </w:r>
      <w:r w:rsidR="00B96C01">
        <w:t xml:space="preserve">can be inferred based upon </w:t>
      </w:r>
      <w:r w:rsidR="00B02278">
        <w:t>e</w:t>
      </w:r>
      <w:r w:rsidR="00B96C01">
        <w:t>q. 4 applied to the</w:t>
      </w:r>
      <w:r w:rsidRPr="000A28AB">
        <w:t xml:space="preserve"> predicted </w:t>
      </w:r>
      <w:r w:rsidR="005E3BFE" w:rsidRPr="000A28AB">
        <w:t xml:space="preserve">densities of strains </w:t>
      </w:r>
      <w:r w:rsidRPr="000A28AB">
        <w:t>(</w:t>
      </w:r>
      <w:r w:rsidRPr="000A28AB">
        <w:fldChar w:fldCharType="begin"/>
      </w:r>
      <w:r w:rsidRPr="000A28AB">
        <w:instrText xml:space="preserve"> REF _Ref439853356 \h  \* MERGEFORMAT </w:instrText>
      </w:r>
      <w:r w:rsidRPr="000A28AB">
        <w:fldChar w:fldCharType="separate"/>
      </w:r>
      <w:r w:rsidRPr="000A28AB">
        <w:t xml:space="preserve">Figure </w:t>
      </w:r>
      <w:r w:rsidRPr="000A28AB">
        <w:rPr>
          <w:noProof/>
        </w:rPr>
        <w:t>3</w:t>
      </w:r>
      <w:r w:rsidRPr="000A28AB">
        <w:fldChar w:fldCharType="end"/>
      </w:r>
      <w:r w:rsidRPr="000A28AB">
        <w:t>D-F, S3).</w:t>
      </w:r>
    </w:p>
    <w:p w14:paraId="7113F9E8" w14:textId="77777777" w:rsidR="007A7F01" w:rsidRPr="000A28AB" w:rsidRDefault="007A7F01">
      <w:pPr>
        <w:pStyle w:val="Heading1"/>
      </w:pPr>
      <w:r w:rsidRPr="000A28AB">
        <w:t>Discussion</w:t>
      </w:r>
    </w:p>
    <w:p w14:paraId="26673271" w14:textId="77777777" w:rsidR="007A7F01" w:rsidRPr="000A28AB" w:rsidRDefault="007A7F01" w:rsidP="00CD2EF9">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 therefore, this approach can be applied </w:t>
      </w:r>
      <w:r w:rsidR="00510F80">
        <w:t xml:space="preserve">to </w:t>
      </w:r>
      <w:r w:rsidR="00CD2EF9">
        <w:t>data from a variety of organisms, experiments, and conditions.</w:t>
      </w:r>
    </w:p>
    <w:p w14:paraId="6006E7F3" w14:textId="77777777" w:rsidR="007A7F01" w:rsidRPr="000A28AB" w:rsidRDefault="007A7F01" w:rsidP="00C35103">
      <w:r w:rsidRPr="000A28AB">
        <w:t xml:space="preserve">We have released an open-source software package which implements </w:t>
      </w:r>
      <w:r w:rsidR="00CD2EF9">
        <w:rPr>
          <w:i/>
          <w:iCs/>
        </w:rPr>
        <w:t xml:space="preserve">Curveball </w:t>
      </w:r>
      <w:r w:rsidRPr="000A28AB">
        <w:t>(</w:t>
      </w:r>
      <w:hyperlink r:id="rId13"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C3510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Van Rossum &amp; others, 2007)" }, "properties" : { "noteIndex" : 0 }, "schema" : "https://github.com/citation-style-language/schema/raw/master/csl-citation.json" }</w:instrText>
      </w:r>
      <w:r w:rsidR="00912FD4" w:rsidRPr="000A28AB">
        <w:fldChar w:fldCharType="separate"/>
      </w:r>
      <w:r w:rsidR="00C35103" w:rsidRPr="00C35103">
        <w:rPr>
          <w:noProof/>
          <w:vertAlign w:val="superscript"/>
        </w:rPr>
        <w:t>13</w:t>
      </w:r>
      <w:r w:rsidR="00912FD4" w:rsidRPr="000A28AB">
        <w:fldChar w:fldCharType="end"/>
      </w:r>
      <w:r w:rsidR="00912FD4" w:rsidDel="00912FD4">
        <w:t xml:space="preserve"> </w:t>
      </w:r>
      <w:r w:rsidR="00525B18" w:rsidRPr="000A28AB">
        <w:t xml:space="preserve">and includes a user interface that </w:t>
      </w:r>
      <w:r w:rsidR="00510F80">
        <w:t>does not require</w:t>
      </w:r>
      <w:r w:rsidR="009D3C63" w:rsidRPr="000A28AB">
        <w:t xml:space="preserve">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03FD3963" w14:textId="77777777" w:rsidR="00AD5609" w:rsidRPr="000A28AB" w:rsidRDefault="007A7F01" w:rsidP="00C35103">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C3510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4&lt;/sup&gt;", "plainTextFormattedCitation" : "5,7,8,14", "previouslyFormattedCitation" : "(Concepci\u00f3n-Acevedo et al., 2015; Gallet et al., 2012; Hegreness, Shoresh, Hartl, &amp; Kishony, 2006; Wiser &amp; Lenski, 2015)" }, "properties" : { "noteIndex" : 0 }, "schema" : "https://github.com/citation-style-language/schema/raw/master/csl-citation.json" }</w:instrText>
      </w:r>
      <w:r w:rsidRPr="000A28AB">
        <w:fldChar w:fldCharType="separate"/>
      </w:r>
      <w:r w:rsidR="00C35103" w:rsidRPr="00C35103">
        <w:rPr>
          <w:noProof/>
          <w:vertAlign w:val="superscript"/>
        </w:rPr>
        <w:t>5,7,8,14</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C3510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Bell, 2010)" }, "properties" : { "noteIndex" : 0 }, "schema" : "https://github.com/citation-style-language/schema/raw/master/csl-citation.json" }</w:instrText>
      </w:r>
      <w:r w:rsidR="00624088" w:rsidRPr="000A28AB">
        <w:fldChar w:fldCharType="separate"/>
      </w:r>
      <w:r w:rsidR="00C35103" w:rsidRPr="00C35103">
        <w:rPr>
          <w:noProof/>
          <w:vertAlign w:val="superscript"/>
        </w:rPr>
        <w:t>15</w:t>
      </w:r>
      <w:r w:rsidR="00624088" w:rsidRPr="000A28AB">
        <w:fldChar w:fldCharType="end"/>
      </w:r>
      <w:r w:rsidR="00205988" w:rsidRPr="000A28AB">
        <w:t>.</w:t>
      </w:r>
    </w:p>
    <w:p w14:paraId="248F31DB" w14:textId="77777777" w:rsidR="007A7F01" w:rsidRPr="000A28AB" w:rsidRDefault="007A7F01" w:rsidP="000D44AC">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AD5609" w:rsidRPr="000A28AB">
        <w:t xml:space="preserve">. </w:t>
      </w:r>
      <w:r w:rsidR="004A703D">
        <w:t>Th</w:t>
      </w:r>
      <w:r w:rsidR="000D44AC">
        <w:t>is</w:t>
      </w:r>
      <w:r w:rsidR="004A703D" w:rsidRPr="000A28AB">
        <w:t xml:space="preserve"> </w:t>
      </w:r>
      <w:r w:rsidR="004A703D">
        <w:t>approach</w:t>
      </w:r>
      <w:r w:rsidR="004A703D" w:rsidRPr="000A28AB">
        <w:t xml:space="preserve"> </w:t>
      </w:r>
      <w:r w:rsidRPr="000A28AB">
        <w:t xml:space="preserve">also provides 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24785C74" w14:textId="77777777" w:rsidR="007A7F01" w:rsidRPr="000A28AB" w:rsidRDefault="007A7F01">
      <w:pPr>
        <w:pStyle w:val="Heading2"/>
      </w:pPr>
      <w:r w:rsidRPr="000A28AB">
        <w:t>Conclusions</w:t>
      </w:r>
    </w:p>
    <w:p w14:paraId="387F82F7" w14:textId="77777777"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0ED019BF" w14:textId="77777777" w:rsidR="007942A2" w:rsidRPr="000A28AB" w:rsidRDefault="007942A2" w:rsidP="005A5037">
      <w:bookmarkStart w:id="6" w:name="_Ref439853427"/>
    </w:p>
    <w:p w14:paraId="607869F5" w14:textId="77777777" w:rsidR="007A7F01" w:rsidRPr="000A28AB" w:rsidRDefault="007A7F01">
      <w:pPr>
        <w:pStyle w:val="Heading1"/>
      </w:pPr>
      <w:bookmarkStart w:id="7" w:name="_Ref455590789"/>
      <w:r w:rsidRPr="000A28AB">
        <w:t>Materials and Methods</w:t>
      </w:r>
      <w:bookmarkEnd w:id="6"/>
      <w:bookmarkEnd w:id="7"/>
    </w:p>
    <w:p w14:paraId="0685D757" w14:textId="77777777" w:rsidR="007A7F01" w:rsidRPr="000A28AB" w:rsidRDefault="007A7F01" w:rsidP="00C35103">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C3510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6&lt;/sup&gt;", "plainTextFormattedCitation" : "16", "previouslyFormattedCitation" : "(Zelcbuch et al., 2013)" }, "properties" : { "noteIndex" : 0 }, "schema" : "https://github.com/citation-style-language/schema/raw/master/csl-citation.json" }</w:instrText>
      </w:r>
      <w:r w:rsidR="00C35103">
        <w:fldChar w:fldCharType="separate"/>
      </w:r>
      <w:r w:rsidR="00C35103" w:rsidRPr="00C35103">
        <w:rPr>
          <w:noProof/>
          <w:vertAlign w:val="superscript"/>
        </w:rPr>
        <w:t>16</w:t>
      </w:r>
      <w:r w:rsidR="00C35103">
        <w:fldChar w:fldCharType="end"/>
      </w:r>
      <w:r w:rsidR="00C35103">
        <w:t>)</w:t>
      </w:r>
      <w:r w:rsidRPr="000A28AB">
        <w:t>. 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Pr="000A28AB">
        <w:t xml:space="preserve"> with 30 </w:t>
      </w:r>
      <w:proofErr w:type="spellStart"/>
      <w:r w:rsidRPr="000A28AB">
        <w:t>μg</w:t>
      </w:r>
      <w:proofErr w:type="spellEnd"/>
      <w:r w:rsidRPr="000A28AB">
        <w:t>/mL kanamycin</w:t>
      </w:r>
      <w:r w:rsidR="00B87DFE">
        <w:t xml:space="preserve"> (</w:t>
      </w:r>
      <w:r w:rsidR="004F0742" w:rsidRPr="004F0742">
        <w:t>Caisson</w:t>
      </w:r>
      <w:r w:rsidR="004F0742">
        <w:t xml:space="preserve"> Labs, K003</w:t>
      </w:r>
      <w:r w:rsidR="00B87DFE">
        <w:t>)</w:t>
      </w:r>
      <w:r w:rsidRPr="000A28AB">
        <w:t xml:space="preserve"> and 34 </w:t>
      </w:r>
      <w:proofErr w:type="spellStart"/>
      <w:r w:rsidRPr="000A28AB">
        <w:t>μg</w:t>
      </w:r>
      <w:proofErr w:type="spellEnd"/>
      <w:r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w:t>
      </w:r>
      <w:proofErr w:type="spellStart"/>
      <w:r w:rsidRPr="000A28AB">
        <w:t>Eclipe</w:t>
      </w:r>
      <w:proofErr w:type="spellEnd"/>
      <w:r w:rsidRPr="000A28AB">
        <w:t xml:space="preserve"> </w:t>
      </w:r>
      <w:proofErr w:type="spellStart"/>
      <w:r w:rsidRPr="000A28AB">
        <w:t>Ti</w:t>
      </w:r>
      <w:proofErr w:type="spellEnd"/>
      <w:r w:rsidRPr="000A28AB">
        <w:t xml:space="preserve">, </w:t>
      </w:r>
      <w:r w:rsidRPr="000A28AB">
        <w:fldChar w:fldCharType="begin"/>
      </w:r>
      <w:r w:rsidRPr="000A28AB">
        <w:instrText xml:space="preserve"> REF _Ref447623874 \h </w:instrText>
      </w:r>
      <w:r w:rsidR="000A28AB">
        <w:instrText xml:space="preserve"> \* MERGEFORMAT </w:instrText>
      </w:r>
      <w:r w:rsidRPr="000A28AB">
        <w:fldChar w:fldCharType="separate"/>
      </w:r>
      <w:r w:rsidRPr="000A28AB">
        <w:t>Figure S</w:t>
      </w:r>
      <w:r w:rsidRPr="000A28AB">
        <w:rPr>
          <w:noProof/>
        </w:rPr>
        <w:t>1</w:t>
      </w:r>
      <w:r w:rsidRPr="000A28AB">
        <w:fldChar w:fldCharType="end"/>
      </w:r>
      <w:r w:rsidRPr="000A28AB">
        <w:t>).</w:t>
      </w:r>
    </w:p>
    <w:p w14:paraId="57A2D755" w14:textId="7777777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 xml:space="preserve">lag phase, cultures were pre-grown until the exponential growth phase was </w:t>
      </w:r>
      <w:r w:rsidRPr="000A28AB">
        <w:lastRenderedPageBreak/>
        <w:t>reached</w:t>
      </w:r>
      <w:r w:rsidR="00865D57">
        <w:t xml:space="preserve"> as determined by OD measurements (usually 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77777777" w:rsidR="007A7F01" w:rsidRPr="000A28AB" w:rsidRDefault="007A7F01" w:rsidP="00624088">
      <w:pPr>
        <w:pStyle w:val="ListParagraph"/>
        <w:numPr>
          <w:ilvl w:val="0"/>
          <w:numId w:val="1"/>
        </w:numPr>
        <w:ind w:firstLine="284"/>
      </w:pPr>
      <w:r w:rsidRPr="000A28AB">
        <w:t>~30 wells contain</w:t>
      </w:r>
      <w:r w:rsidR="00865D57">
        <w:t>ed</w:t>
      </w:r>
      <w:r w:rsidRPr="000A28AB">
        <w:t xml:space="preserve"> a monoculture of </w:t>
      </w:r>
      <w:r w:rsidR="00865D57">
        <w:t>the</w:t>
      </w:r>
      <w:r w:rsidRPr="000A28AB">
        <w:t xml:space="preserve"> GFP-labeled strain</w:t>
      </w:r>
    </w:p>
    <w:p w14:paraId="30229375" w14:textId="77777777"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77777777" w:rsidR="007A7F01" w:rsidRPr="000A28AB" w:rsidRDefault="007A7F01" w:rsidP="00624088">
      <w:pPr>
        <w:pStyle w:val="ListParagraph"/>
        <w:numPr>
          <w:ilvl w:val="0"/>
          <w:numId w:val="1"/>
        </w:numPr>
        <w:ind w:firstLine="284"/>
      </w:pPr>
      <w:r w:rsidRPr="000A28AB">
        <w:t>~30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7777777" w:rsidR="007A7F01" w:rsidRPr="000A28AB" w:rsidRDefault="007A7F01" w:rsidP="00C35103">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r w:rsidR="00865D57">
        <w:t xml:space="preserve"> with </w:t>
      </w:r>
      <w:r w:rsidRPr="000A28AB">
        <w:t xml:space="preserve">GFP detected </w:t>
      </w:r>
      <w:r w:rsidR="00865D57">
        <w:t>using</w:t>
      </w:r>
      <w:r w:rsidR="00865D57" w:rsidRPr="000A28AB">
        <w:t xml:space="preserve"> </w:t>
      </w:r>
      <w:r w:rsidRPr="000A28AB">
        <w:t>the 488nm/520(50)nm FITC laser</w:t>
      </w:r>
      <w:r w:rsidR="00865D57">
        <w:t xml:space="preserve"> and</w:t>
      </w:r>
      <w:r w:rsidRPr="000A28AB">
        <w:t xml:space="preserve"> RFP detected with the 561nm/615(20)nm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C351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et al., 2012)"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77777777" w:rsidR="007A7F01" w:rsidRPr="000A28AB" w:rsidRDefault="007A7F01" w:rsidP="00C35103">
      <w:r w:rsidRPr="000A28AB">
        <w:t>Fluorescent cell sorter output data was analyzed using R</w:t>
      </w:r>
      <w:r w:rsidRPr="000A28AB">
        <w:fldChar w:fldCharType="begin" w:fldLock="1"/>
      </w:r>
      <w:r w:rsidR="00C3510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7&lt;/sup&gt;", "plainTextFormattedCitation" : "17", "previouslyFormattedCitation" : "(R Development Core Team, 2012)" }, "properties" : { "noteIndex" : 0 }, "schema" : "https://github.com/citation-style-language/schema/raw/master/csl-citation.json" }</w:instrText>
      </w:r>
      <w:r w:rsidRPr="000A28AB">
        <w:fldChar w:fldCharType="separate"/>
      </w:r>
      <w:r w:rsidR="00C35103" w:rsidRPr="00C35103">
        <w:rPr>
          <w:noProof/>
          <w:vertAlign w:val="superscript"/>
        </w:rPr>
        <w:t>17</w:t>
      </w:r>
      <w:r w:rsidRPr="000A28AB">
        <w:fldChar w:fldCharType="end"/>
      </w:r>
      <w:r w:rsidRPr="000A28AB">
        <w:t xml:space="preserve"> with the </w:t>
      </w:r>
      <w:proofErr w:type="spellStart"/>
      <w:r w:rsidRPr="000A28AB">
        <w:rPr>
          <w:i/>
          <w:iCs/>
        </w:rPr>
        <w:t>flowPeaks</w:t>
      </w:r>
      <w:proofErr w:type="spellEnd"/>
      <w:r w:rsidRPr="000A28AB">
        <w:t xml:space="preserve"> package that implements an unsupervised flow cytometry clustering algorithm</w:t>
      </w:r>
      <w:r w:rsidRPr="000A28AB">
        <w:fldChar w:fldCharType="begin" w:fldLock="1"/>
      </w:r>
      <w:r w:rsidR="00C3510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8&lt;/sup&gt;", "plainTextFormattedCitation" : "18", "previouslyFormattedCitation" : "(Ge &amp; Sealfon, 2012)" }, "properties" : { "noteIndex" : 0 }, "schema" : "https://github.com/citation-style-language/schema/raw/master/csl-citation.json" }</w:instrText>
      </w:r>
      <w:r w:rsidRPr="000A28AB">
        <w:fldChar w:fldCharType="separate"/>
      </w:r>
      <w:r w:rsidR="00C35103" w:rsidRPr="00C35103">
        <w:rPr>
          <w:noProof/>
          <w:vertAlign w:val="superscript"/>
        </w:rPr>
        <w:t>18</w:t>
      </w:r>
      <w:r w:rsidRPr="000A28AB">
        <w:fldChar w:fldCharType="end"/>
      </w:r>
      <w:r w:rsidRPr="000A28AB">
        <w:t>.</w:t>
      </w:r>
    </w:p>
    <w:p w14:paraId="28754787" w14:textId="77777777" w:rsidR="007A7F01" w:rsidRPr="000A28AB" w:rsidRDefault="007A7F01" w:rsidP="00C35103">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C3510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Van Rossum &amp; others, 2007)" }, "properties" : { "noteIndex" : 0 }, "schema" : "https://github.com/citation-style-language/schema/raw/master/csl-citation.json" }</w:instrText>
      </w:r>
      <w:r w:rsidRPr="000A28AB">
        <w:fldChar w:fldCharType="separate"/>
      </w:r>
      <w:r w:rsidR="00C35103" w:rsidRPr="00C35103">
        <w:rPr>
          <w:noProof/>
          <w:vertAlign w:val="superscript"/>
        </w:rPr>
        <w:t>13</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C3510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van der Walt, Colbert, &amp; Varoquaux, 2011)" }, "properties" : { "noteIndex" : 0 }, "schema" : "https://github.com/citation-style-language/schema/raw/master/csl-citation.json" }</w:instrText>
      </w:r>
      <w:r w:rsidRPr="000A28AB">
        <w:fldChar w:fldCharType="separate"/>
      </w:r>
      <w:r w:rsidR="00C35103" w:rsidRPr="00C35103">
        <w:rPr>
          <w:noProof/>
          <w:vertAlign w:val="superscript"/>
        </w:rPr>
        <w:t>19</w:t>
      </w:r>
      <w:r w:rsidRPr="000A28AB">
        <w:fldChar w:fldCharType="end"/>
      </w:r>
      <w:r w:rsidRPr="000A28AB">
        <w:t>, SciPy</w:t>
      </w:r>
      <w:r w:rsidRPr="000A28AB">
        <w:fldChar w:fldCharType="begin" w:fldLock="1"/>
      </w:r>
      <w:r w:rsidR="00C3510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Jones, Oliphant, Peterson, &amp; others, 2001)" }, "properties" : { "noteIndex" : 0 }, "schema" : "https://github.com/citation-style-language/schema/raw/master/csl-citation.json" }</w:instrText>
      </w:r>
      <w:r w:rsidRPr="000A28AB">
        <w:fldChar w:fldCharType="separate"/>
      </w:r>
      <w:r w:rsidR="00C35103" w:rsidRPr="00C35103">
        <w:rPr>
          <w:noProof/>
          <w:vertAlign w:val="superscript"/>
        </w:rPr>
        <w:t>20</w:t>
      </w:r>
      <w:r w:rsidRPr="000A28AB">
        <w:fldChar w:fldCharType="end"/>
      </w:r>
      <w:r w:rsidRPr="000A28AB">
        <w:t>, Matplotlib</w:t>
      </w:r>
      <w:r w:rsidRPr="000A28AB">
        <w:fldChar w:fldCharType="begin" w:fldLock="1"/>
      </w:r>
      <w:r w:rsidR="00C3510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Hunter, 2007)" }, "properties" : { "noteIndex" : 0 }, "schema" : "https://github.com/citation-style-language/schema/raw/master/csl-citation.json" }</w:instrText>
      </w:r>
      <w:r w:rsidRPr="000A28AB">
        <w:fldChar w:fldCharType="separate"/>
      </w:r>
      <w:r w:rsidR="00C35103" w:rsidRPr="00C35103">
        <w:rPr>
          <w:noProof/>
          <w:vertAlign w:val="superscript"/>
        </w:rPr>
        <w:t>21</w:t>
      </w:r>
      <w:r w:rsidRPr="000A28AB">
        <w:fldChar w:fldCharType="end"/>
      </w:r>
      <w:r w:rsidRPr="000A28AB">
        <w:t>, Pandas</w:t>
      </w:r>
      <w:r w:rsidRPr="000A28AB">
        <w:fldChar w:fldCharType="begin" w:fldLock="1"/>
      </w:r>
      <w:r w:rsidR="00C3510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McKinney, 2010)" }, "properties" : { "noteIndex" : 0 }, "schema" : "https://github.com/citation-style-language/schema/raw/master/csl-citation.json" }</w:instrText>
      </w:r>
      <w:r w:rsidRPr="000A28AB">
        <w:fldChar w:fldCharType="separate"/>
      </w:r>
      <w:r w:rsidR="00C35103" w:rsidRPr="00C35103">
        <w:rPr>
          <w:noProof/>
          <w:vertAlign w:val="superscript"/>
        </w:rPr>
        <w:t>22</w:t>
      </w:r>
      <w:r w:rsidRPr="000A28AB">
        <w:fldChar w:fldCharType="end"/>
      </w:r>
      <w:r w:rsidRPr="000A28AB">
        <w:t>, Seaborn</w:t>
      </w:r>
      <w:r w:rsidRPr="000A28AB">
        <w:fldChar w:fldCharType="begin" w:fldLock="1"/>
      </w:r>
      <w:r w:rsidR="00C35103">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lt;sup&gt;23&lt;/sup&gt;", "plainTextFormattedCitation" : "23", "previouslyFormattedCitation" : "(Waskom et al., 2015)"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LMFIT</w:t>
      </w:r>
      <w:r w:rsidRPr="000A28AB">
        <w:fldChar w:fldCharType="begin" w:fldLock="1"/>
      </w:r>
      <w:r w:rsidR="00C35103">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Newville, Ingargiola, Stensitzki, &amp; Allen, 2014)" }, "properties" : { "noteIndex" : 0 }, "schema" : "https://github.com/citation-style-language/schema/raw/master/csl-citation.json" }</w:instrText>
      </w:r>
      <w:r w:rsidRPr="000A28AB">
        <w:fldChar w:fldCharType="separate"/>
      </w:r>
      <w:r w:rsidR="00C35103" w:rsidRPr="00C35103">
        <w:rPr>
          <w:noProof/>
          <w:vertAlign w:val="superscript"/>
        </w:rPr>
        <w:t>24</w:t>
      </w:r>
      <w:r w:rsidRPr="000A28AB">
        <w:fldChar w:fldCharType="end"/>
      </w:r>
      <w:r w:rsidRPr="000A28AB">
        <w:t>, Scikit-learn</w:t>
      </w:r>
      <w:r w:rsidRPr="000A28AB">
        <w:fldChar w:fldCharType="begin" w:fldLock="1"/>
      </w:r>
      <w:r w:rsidR="00C35103">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Pedregosa et al., 2011)" }, "properties" : { "noteIndex" : 0 }, "schema" : "https://github.com/citation-style-language/schema/raw/master/csl-citation.json" }</w:instrText>
      </w:r>
      <w:r w:rsidRPr="000A28AB">
        <w:fldChar w:fldCharType="separate"/>
      </w:r>
      <w:r w:rsidR="00C35103" w:rsidRPr="00C35103">
        <w:rPr>
          <w:noProof/>
          <w:vertAlign w:val="superscript"/>
        </w:rPr>
        <w:t>25</w:t>
      </w:r>
      <w:r w:rsidRPr="000A28AB">
        <w:fldChar w:fldCharType="end"/>
      </w:r>
      <w:r w:rsidRPr="000A28AB">
        <w:t>, and SymPy</w:t>
      </w:r>
      <w:r w:rsidRPr="000A28AB">
        <w:fldChar w:fldCharType="begin" w:fldLock="1"/>
      </w:r>
      <w:r w:rsidR="00C35103">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SymPy Development Team, 2014)" }, "properties" : { "noteIndex" : 0 }, "schema" : "https://github.com/citation-style-language/schema/raw/master/csl-citation.json" }</w:instrText>
      </w:r>
      <w:r w:rsidRPr="000A28AB">
        <w:fldChar w:fldCharType="separate"/>
      </w:r>
      <w:r w:rsidR="00C35103" w:rsidRPr="00C35103">
        <w:rPr>
          <w:noProof/>
          <w:vertAlign w:val="superscript"/>
        </w:rPr>
        <w:t>26</w:t>
      </w:r>
      <w:r w:rsidRPr="000A28AB">
        <w:fldChar w:fldCharType="end"/>
      </w:r>
      <w:r w:rsidRPr="000A28AB">
        <w:t xml:space="preserve">. </w:t>
      </w:r>
    </w:p>
    <w:p w14:paraId="3645BC11" w14:textId="77777777" w:rsidR="003616D0" w:rsidRPr="000A28AB" w:rsidRDefault="003616D0" w:rsidP="00C35103">
      <w:r w:rsidRPr="000A28AB">
        <w:rPr>
          <w:b/>
          <w:bCs/>
        </w:rPr>
        <w:t>Model fitting.</w:t>
      </w:r>
      <w:r w:rsidRPr="000A28AB">
        <w:t xml:space="preserve"> To fit the growth and competition models to the growth curve data we use the </w:t>
      </w:r>
      <w:proofErr w:type="spellStart"/>
      <w:r w:rsidRPr="000A28AB">
        <w:rPr>
          <w:i/>
          <w:iCs/>
        </w:rPr>
        <w:t>leastsq</w:t>
      </w:r>
      <w:proofErr w:type="spellEnd"/>
      <w:r w:rsidRPr="000A28AB">
        <w:t xml:space="preserve"> non-linear curve fitting procedure</w:t>
      </w:r>
      <w:r w:rsidRPr="000A28AB">
        <w:fldChar w:fldCharType="begin" w:fldLock="1"/>
      </w:r>
      <w:r w:rsidR="00C3510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Jones et al., 2001; Newville et al., 2014)" }, "properties" : { "noteIndex" : 0 }, "schema" : "https://github.com/citation-style-language/schema/raw/master/csl-citation.json" }</w:instrText>
      </w:r>
      <w:r w:rsidRPr="000A28AB">
        <w:fldChar w:fldCharType="separate"/>
      </w:r>
      <w:r w:rsidR="00C35103" w:rsidRPr="00C35103">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42A2" w:rsidRPr="000A28AB">
        <w:t>Figure S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42A2" w:rsidRPr="000A28AB">
        <w:t>Table S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77777777" w:rsidR="003616D0" w:rsidRPr="000A28AB" w:rsidRDefault="003616D0" w:rsidP="00C35103">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C35103">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Kass &amp; Raftery, 1995; Ward, 2008)" }, "properties" : { "noteIndex" : 0 }, "schema" : "https://github.com/citation-style-language/schema/raw/master/csl-citation.json" }</w:instrText>
      </w:r>
      <w:r w:rsidRPr="000A28AB">
        <w:fldChar w:fldCharType="separate"/>
      </w:r>
      <w:r w:rsidR="00C35103" w:rsidRPr="00C35103">
        <w:rPr>
          <w:noProof/>
          <w:vertAlign w:val="superscript"/>
        </w:rPr>
        <w:t>27,28</w:t>
      </w:r>
      <w:r w:rsidRPr="000A28AB">
        <w:fldChar w:fldCharType="end"/>
      </w:r>
      <w:r w:rsidRPr="000A28AB">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0A28AB">
        <w:rPr>
          <w:b/>
          <w:bCs/>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77777777" w:rsidR="007A7F01" w:rsidRPr="000A28AB" w:rsidRDefault="007A7F01" w:rsidP="00C35103">
      <w:r w:rsidRPr="000A28AB">
        <w:rPr>
          <w:b/>
          <w:bCs/>
        </w:rPr>
        <w:t>Figure reproduction</w:t>
      </w:r>
      <w:r w:rsidRPr="000A28AB">
        <w:t xml:space="preserve">. Data was </w:t>
      </w:r>
      <w:proofErr w:type="spellStart"/>
      <w:r w:rsidRPr="000A28AB">
        <w:t>analysed</w:t>
      </w:r>
      <w:proofErr w:type="spellEnd"/>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C35103">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Perez &amp; Granger, 2007)" }, "properties" : { "noteIndex" : 0 }, "schema" : "https://github.com/citation-style-language/schema/raw/master/csl-citation.json" }</w:instrText>
      </w:r>
      <w:r w:rsidRPr="000A28AB">
        <w:fldChar w:fldCharType="separate"/>
      </w:r>
      <w:r w:rsidR="00C35103" w:rsidRPr="00C35103">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0A28AB">
        <w:rPr>
          <w:b/>
          <w:bCs/>
          <w:i/>
          <w:iCs/>
        </w:rPr>
        <w:t>For editors and reviewers only:</w:t>
      </w:r>
      <w:r w:rsidRPr="000A28AB">
        <w:rPr>
          <w:b/>
          <w:bCs/>
        </w:rPr>
        <w:t xml:space="preserve"> </w:t>
      </w:r>
      <w:r w:rsidRPr="000A28AB">
        <w:t xml:space="preserve">the 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77777777" w:rsidR="007A7F01" w:rsidRPr="000A28AB" w:rsidRDefault="007A7F01">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E. Kroll, H. </w:t>
      </w:r>
      <w:proofErr w:type="spellStart"/>
      <w:r w:rsidRPr="000A28AB">
        <w:t>Acar</w:t>
      </w:r>
      <w:proofErr w:type="spellEnd"/>
      <w:r w:rsidRPr="000A28AB">
        <w:t xml:space="preserve">, J. Barrick, A.C. Gerstein, N. </w:t>
      </w:r>
      <w:proofErr w:type="spellStart"/>
      <w:r w:rsidRPr="000A28AB">
        <w:t>Antonovsky</w:t>
      </w:r>
      <w:proofErr w:type="spellEnd"/>
      <w:r w:rsidRPr="000A28AB">
        <w:t xml:space="preserve">, T. </w:t>
      </w:r>
      <w:proofErr w:type="spellStart"/>
      <w:r w:rsidRPr="000A28AB">
        <w:t>Pupko</w:t>
      </w:r>
      <w:proofErr w:type="spellEnd"/>
      <w:r w:rsidRPr="000A28AB">
        <w:t xml:space="preserve">, E. Rosenberg, J. </w:t>
      </w:r>
      <w:proofErr w:type="spellStart"/>
      <w:r w:rsidRPr="000A28AB">
        <w:t>Masel</w:t>
      </w:r>
      <w:proofErr w:type="spellEnd"/>
      <w:r w:rsidRPr="000A28AB">
        <w:t xml:space="preserve">, I. Gordo, and C. Bank 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0585B682" w14:textId="77777777" w:rsidR="007A7F01" w:rsidRPr="000A28AB" w:rsidRDefault="008064CB" w:rsidP="0087021D">
      <w:pPr>
        <w:rPr>
          <w:rFonts w:ascii="Times New Roman" w:eastAsia="Times New Roman" w:hAnsi="Times New Roman" w:cs="Times New Roman"/>
        </w:rPr>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U.O. advised on statistical analysis. Y.R. wrote the source code. Y.R., E.D.G. and </w:t>
      </w:r>
      <w:r w:rsidRPr="000A28AB">
        <w:lastRenderedPageBreak/>
        <w:t>M.B. performed the experiments. M.B. performed fluorescent microscopy. J.B. advised and gave support to all experiments. L.H. supervised all the work.</w:t>
      </w:r>
      <w:r w:rsidR="007A7F01" w:rsidRPr="000A28AB">
        <w:br w:type="page"/>
      </w:r>
    </w:p>
    <w:p w14:paraId="75B73F83" w14:textId="77777777" w:rsidR="00750BAE" w:rsidRPr="000A28AB" w:rsidRDefault="00750BAE" w:rsidP="00750BAE">
      <w:pPr>
        <w:pStyle w:val="Heading1"/>
      </w:pPr>
      <w:r w:rsidRPr="000A28AB">
        <w:lastRenderedPageBreak/>
        <w:t>References</w:t>
      </w:r>
    </w:p>
    <w:p w14:paraId="120C7DD4" w14:textId="77777777" w:rsidR="00C35103" w:rsidRPr="00C35103" w:rsidRDefault="00750BAE"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C35103" w:rsidRPr="00C35103">
        <w:rPr>
          <w:rFonts w:ascii="Times New Roman" w:eastAsia="Times New Roman" w:hAnsi="Times New Roman" w:cs="Times New Roman"/>
          <w:noProof/>
        </w:rPr>
        <w:t>1.</w:t>
      </w:r>
      <w:r w:rsidR="00C35103" w:rsidRPr="00C35103">
        <w:rPr>
          <w:rFonts w:ascii="Times New Roman" w:eastAsia="Times New Roman" w:hAnsi="Times New Roman" w:cs="Times New Roman"/>
          <w:noProof/>
        </w:rPr>
        <w:tab/>
        <w:t xml:space="preserve">Hall, B. G., Acar, H., Nandipati, A. &amp; Barlow, M. Growth rates made easy. </w:t>
      </w:r>
      <w:r w:rsidR="00C35103" w:rsidRPr="00C35103">
        <w:rPr>
          <w:rFonts w:ascii="Times New Roman" w:eastAsia="Times New Roman" w:hAnsi="Times New Roman" w:cs="Times New Roman"/>
          <w:i/>
          <w:iCs/>
          <w:noProof/>
        </w:rPr>
        <w:t>Mol. Biol. Evol.</w:t>
      </w:r>
      <w:r w:rsidR="00C35103" w:rsidRPr="00C35103">
        <w:rPr>
          <w:rFonts w:ascii="Times New Roman" w:eastAsia="Times New Roman" w:hAnsi="Times New Roman" w:cs="Times New Roman"/>
          <w:noProof/>
        </w:rPr>
        <w:t xml:space="preserve"> </w:t>
      </w:r>
      <w:r w:rsidR="00C35103" w:rsidRPr="00C35103">
        <w:rPr>
          <w:rFonts w:ascii="Times New Roman" w:eastAsia="Times New Roman" w:hAnsi="Times New Roman" w:cs="Times New Roman"/>
          <w:b/>
          <w:bCs/>
          <w:noProof/>
        </w:rPr>
        <w:t>31,</w:t>
      </w:r>
      <w:r w:rsidR="00C35103" w:rsidRPr="00C35103">
        <w:rPr>
          <w:rFonts w:ascii="Times New Roman" w:eastAsia="Times New Roman" w:hAnsi="Times New Roman" w:cs="Times New Roman"/>
          <w:noProof/>
        </w:rPr>
        <w:t xml:space="preserve"> 232–238 (2014).</w:t>
      </w:r>
    </w:p>
    <w:p w14:paraId="0443DD99"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w:t>
      </w:r>
      <w:r w:rsidRPr="00C35103">
        <w:rPr>
          <w:rFonts w:ascii="Times New Roman" w:eastAsia="Times New Roman" w:hAnsi="Times New Roman" w:cs="Times New Roman"/>
          <w:noProof/>
        </w:rPr>
        <w:tab/>
        <w:t xml:space="preserve">Crow, J. F. &amp; Kimura, M. </w:t>
      </w:r>
      <w:r w:rsidRPr="00C35103">
        <w:rPr>
          <w:rFonts w:ascii="Times New Roman" w:eastAsia="Times New Roman" w:hAnsi="Times New Roman" w:cs="Times New Roman"/>
          <w:i/>
          <w:iCs/>
          <w:noProof/>
        </w:rPr>
        <w:t>An introduction to population genetics theory</w:t>
      </w:r>
      <w:r w:rsidRPr="00C35103">
        <w:rPr>
          <w:rFonts w:ascii="Times New Roman" w:eastAsia="Times New Roman" w:hAnsi="Times New Roman" w:cs="Times New Roman"/>
          <w:noProof/>
        </w:rPr>
        <w:t>. (Burgess Pub. Co., 1970).</w:t>
      </w:r>
    </w:p>
    <w:p w14:paraId="3A98F72C"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w:t>
      </w:r>
      <w:r w:rsidRPr="00C35103">
        <w:rPr>
          <w:rFonts w:ascii="Times New Roman" w:eastAsia="Times New Roman" w:hAnsi="Times New Roman" w:cs="Times New Roman"/>
          <w:noProof/>
        </w:rPr>
        <w:tab/>
        <w:t xml:space="preserve">Chevin, L.-M. On measuring selection in experimental evolution. </w:t>
      </w:r>
      <w:r w:rsidRPr="00C35103">
        <w:rPr>
          <w:rFonts w:ascii="Times New Roman" w:eastAsia="Times New Roman" w:hAnsi="Times New Roman" w:cs="Times New Roman"/>
          <w:i/>
          <w:iCs/>
          <w:noProof/>
        </w:rPr>
        <w:t>Biol. Lett.</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7,</w:t>
      </w:r>
      <w:r w:rsidRPr="00C35103">
        <w:rPr>
          <w:rFonts w:ascii="Times New Roman" w:eastAsia="Times New Roman" w:hAnsi="Times New Roman" w:cs="Times New Roman"/>
          <w:noProof/>
        </w:rPr>
        <w:t xml:space="preserve"> 210–3 (2011).</w:t>
      </w:r>
    </w:p>
    <w:p w14:paraId="194F1C7E"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4.</w:t>
      </w:r>
      <w:r w:rsidRPr="00C35103">
        <w:rPr>
          <w:rFonts w:ascii="Times New Roman" w:eastAsia="Times New Roman" w:hAnsi="Times New Roman" w:cs="Times New Roman"/>
          <w:noProof/>
        </w:rPr>
        <w:tab/>
        <w:t xml:space="preserve">Wahl, L. M. &amp; Zhu, A. D. Survival probability of beneficial mutations in bacterial batch culture. </w:t>
      </w:r>
      <w:r w:rsidRPr="00C35103">
        <w:rPr>
          <w:rFonts w:ascii="Times New Roman" w:eastAsia="Times New Roman" w:hAnsi="Times New Roman" w:cs="Times New Roman"/>
          <w:i/>
          <w:iCs/>
          <w:noProof/>
        </w:rPr>
        <w:t>Genetic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00,</w:t>
      </w:r>
      <w:r w:rsidRPr="00C35103">
        <w:rPr>
          <w:rFonts w:ascii="Times New Roman" w:eastAsia="Times New Roman" w:hAnsi="Times New Roman" w:cs="Times New Roman"/>
          <w:noProof/>
        </w:rPr>
        <w:t xml:space="preserve"> 309–20 (2015).</w:t>
      </w:r>
    </w:p>
    <w:p w14:paraId="0B04C885"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5.</w:t>
      </w:r>
      <w:r w:rsidRPr="00C35103">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C35103">
        <w:rPr>
          <w:rFonts w:ascii="Times New Roman" w:eastAsia="Times New Roman" w:hAnsi="Times New Roman" w:cs="Times New Roman"/>
          <w:i/>
          <w:iCs/>
          <w:noProof/>
        </w:rPr>
        <w:t>PLoS One</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0,</w:t>
      </w:r>
      <w:r w:rsidRPr="00C35103">
        <w:rPr>
          <w:rFonts w:ascii="Times New Roman" w:eastAsia="Times New Roman" w:hAnsi="Times New Roman" w:cs="Times New Roman"/>
          <w:noProof/>
        </w:rPr>
        <w:t xml:space="preserve"> e0126915 (2015).</w:t>
      </w:r>
    </w:p>
    <w:p w14:paraId="518D5960"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6.</w:t>
      </w:r>
      <w:r w:rsidRPr="00C35103">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C35103">
        <w:rPr>
          <w:rFonts w:ascii="Times New Roman" w:eastAsia="Times New Roman" w:hAnsi="Times New Roman" w:cs="Times New Roman"/>
          <w:i/>
          <w:iCs/>
          <w:noProof/>
        </w:rPr>
        <w:t>Mol. Biol. Evol.</w:t>
      </w:r>
      <w:r w:rsidRPr="00C35103">
        <w:rPr>
          <w:rFonts w:ascii="Times New Roman" w:eastAsia="Times New Roman" w:hAnsi="Times New Roman" w:cs="Times New Roman"/>
          <w:noProof/>
        </w:rPr>
        <w:t xml:space="preserve"> msv143 (2015). doi:10.1093/molbev/msv143</w:t>
      </w:r>
    </w:p>
    <w:p w14:paraId="36AAA785"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7.</w:t>
      </w:r>
      <w:r w:rsidRPr="00C35103">
        <w:rPr>
          <w:rFonts w:ascii="Times New Roman" w:eastAsia="Times New Roman" w:hAnsi="Times New Roman" w:cs="Times New Roman"/>
          <w:noProof/>
        </w:rPr>
        <w:tab/>
        <w:t xml:space="preserve">Wiser, M. J. &amp; Lenski, R. E. A Comparison of Methods to Measure Fitness in </w:t>
      </w:r>
      <w:r w:rsidRPr="00C35103">
        <w:rPr>
          <w:rFonts w:ascii="Times New Roman" w:eastAsia="Times New Roman" w:hAnsi="Times New Roman" w:cs="Times New Roman"/>
          <w:i/>
          <w:iCs/>
          <w:noProof/>
        </w:rPr>
        <w:t>Escherichia coli</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i/>
          <w:iCs/>
          <w:noProof/>
        </w:rPr>
        <w:t>PLoS One</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0,</w:t>
      </w:r>
      <w:r w:rsidRPr="00C35103">
        <w:rPr>
          <w:rFonts w:ascii="Times New Roman" w:eastAsia="Times New Roman" w:hAnsi="Times New Roman" w:cs="Times New Roman"/>
          <w:noProof/>
        </w:rPr>
        <w:t xml:space="preserve"> e0126210 (2015).</w:t>
      </w:r>
    </w:p>
    <w:p w14:paraId="4BE96585"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8.</w:t>
      </w:r>
      <w:r w:rsidRPr="00C35103">
        <w:rPr>
          <w:rFonts w:ascii="Times New Roman" w:eastAsia="Times New Roman" w:hAnsi="Times New Roman" w:cs="Times New Roman"/>
          <w:noProof/>
        </w:rPr>
        <w:tab/>
        <w:t>Gallet, R., Cooper, T. F., Elena, S. F. &amp; Lenormand, T. Measuring selection coefficients below 10</w:t>
      </w:r>
      <w:r w:rsidRPr="00C35103">
        <w:rPr>
          <w:rFonts w:ascii="Times New Roman" w:eastAsia="Times New Roman" w:hAnsi="Times New Roman" w:cs="Times New Roman"/>
          <w:noProof/>
          <w:vertAlign w:val="superscript"/>
        </w:rPr>
        <w:t>-3</w:t>
      </w:r>
      <w:r w:rsidRPr="00C35103">
        <w:rPr>
          <w:rFonts w:ascii="Times New Roman" w:eastAsia="Times New Roman" w:hAnsi="Times New Roman" w:cs="Times New Roman"/>
          <w:noProof/>
        </w:rPr>
        <w:t xml:space="preserve">: method, questions, and prospects. </w:t>
      </w:r>
      <w:r w:rsidRPr="00C35103">
        <w:rPr>
          <w:rFonts w:ascii="Times New Roman" w:eastAsia="Times New Roman" w:hAnsi="Times New Roman" w:cs="Times New Roman"/>
          <w:i/>
          <w:iCs/>
          <w:noProof/>
        </w:rPr>
        <w:t>Genetic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90,</w:t>
      </w:r>
      <w:r w:rsidRPr="00C35103">
        <w:rPr>
          <w:rFonts w:ascii="Times New Roman" w:eastAsia="Times New Roman" w:hAnsi="Times New Roman" w:cs="Times New Roman"/>
          <w:noProof/>
        </w:rPr>
        <w:t xml:space="preserve"> 175–86 (2012).</w:t>
      </w:r>
    </w:p>
    <w:p w14:paraId="53E86EBD"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9.</w:t>
      </w:r>
      <w:r w:rsidRPr="00C35103">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C35103">
        <w:rPr>
          <w:rFonts w:ascii="Times New Roman" w:eastAsia="Times New Roman" w:hAnsi="Times New Roman" w:cs="Times New Roman"/>
          <w:i/>
          <w:iCs/>
          <w:noProof/>
        </w:rPr>
        <w:t>Genetic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96,</w:t>
      </w:r>
      <w:r w:rsidRPr="00C35103">
        <w:rPr>
          <w:rFonts w:ascii="Times New Roman" w:eastAsia="Times New Roman" w:hAnsi="Times New Roman" w:cs="Times New Roman"/>
          <w:noProof/>
        </w:rPr>
        <w:t xml:space="preserve"> 1–35 (2014).</w:t>
      </w:r>
    </w:p>
    <w:p w14:paraId="16ED372F"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0.</w:t>
      </w:r>
      <w:r w:rsidRPr="00C35103">
        <w:rPr>
          <w:rFonts w:ascii="Times New Roman" w:eastAsia="Times New Roman" w:hAnsi="Times New Roman" w:cs="Times New Roman"/>
          <w:noProof/>
        </w:rPr>
        <w:tab/>
        <w:t xml:space="preserve">Levy, S. F. </w:t>
      </w:r>
      <w:r w:rsidRPr="00C35103">
        <w:rPr>
          <w:rFonts w:ascii="Times New Roman" w:eastAsia="Times New Roman" w:hAnsi="Times New Roman" w:cs="Times New Roman"/>
          <w:i/>
          <w:iCs/>
          <w:noProof/>
        </w:rPr>
        <w:t>et al.</w:t>
      </w:r>
      <w:r w:rsidRPr="00C35103">
        <w:rPr>
          <w:rFonts w:ascii="Times New Roman" w:eastAsia="Times New Roman" w:hAnsi="Times New Roman" w:cs="Times New Roman"/>
          <w:noProof/>
        </w:rPr>
        <w:t xml:space="preserve"> Quantitative evolutionary dynamics using high-resolution lineage tracking. </w:t>
      </w:r>
      <w:r w:rsidRPr="00C35103">
        <w:rPr>
          <w:rFonts w:ascii="Times New Roman" w:eastAsia="Times New Roman" w:hAnsi="Times New Roman" w:cs="Times New Roman"/>
          <w:i/>
          <w:iCs/>
          <w:noProof/>
        </w:rPr>
        <w:t>Nature</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519,</w:t>
      </w:r>
      <w:r w:rsidRPr="00C35103">
        <w:rPr>
          <w:rFonts w:ascii="Times New Roman" w:eastAsia="Times New Roman" w:hAnsi="Times New Roman" w:cs="Times New Roman"/>
          <w:noProof/>
        </w:rPr>
        <w:t xml:space="preserve"> 181–186 (2015).</w:t>
      </w:r>
    </w:p>
    <w:p w14:paraId="256AB67B"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1.</w:t>
      </w:r>
      <w:r w:rsidRPr="00C35103">
        <w:rPr>
          <w:rFonts w:ascii="Times New Roman" w:eastAsia="Times New Roman" w:hAnsi="Times New Roman" w:cs="Times New Roman"/>
          <w:noProof/>
        </w:rPr>
        <w:tab/>
        <w:t xml:space="preserve">Baranyi, J. &amp; Roberts, T. a. A dynamic approach to predicting bacterial growth in food. </w:t>
      </w:r>
      <w:r w:rsidRPr="00C35103">
        <w:rPr>
          <w:rFonts w:ascii="Times New Roman" w:eastAsia="Times New Roman" w:hAnsi="Times New Roman" w:cs="Times New Roman"/>
          <w:i/>
          <w:iCs/>
          <w:noProof/>
        </w:rPr>
        <w:t>Int. J. Food Microbio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3,</w:t>
      </w:r>
      <w:r w:rsidRPr="00C35103">
        <w:rPr>
          <w:rFonts w:ascii="Times New Roman" w:eastAsia="Times New Roman" w:hAnsi="Times New Roman" w:cs="Times New Roman"/>
          <w:noProof/>
        </w:rPr>
        <w:t xml:space="preserve"> 277–294 (1994).</w:t>
      </w:r>
    </w:p>
    <w:p w14:paraId="09E74D33"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2.</w:t>
      </w:r>
      <w:r w:rsidRPr="00C35103">
        <w:rPr>
          <w:rFonts w:ascii="Times New Roman" w:eastAsia="Times New Roman" w:hAnsi="Times New Roman" w:cs="Times New Roman"/>
          <w:noProof/>
        </w:rPr>
        <w:tab/>
        <w:t xml:space="preserve">Murray, J. D. </w:t>
      </w:r>
      <w:r w:rsidRPr="00C35103">
        <w:rPr>
          <w:rFonts w:ascii="Times New Roman" w:eastAsia="Times New Roman" w:hAnsi="Times New Roman" w:cs="Times New Roman"/>
          <w:i/>
          <w:iCs/>
          <w:noProof/>
        </w:rPr>
        <w:t>Mathematical Biology: I. An Introduction</w:t>
      </w:r>
      <w:r w:rsidRPr="00C35103">
        <w:rPr>
          <w:rFonts w:ascii="Times New Roman" w:eastAsia="Times New Roman" w:hAnsi="Times New Roman" w:cs="Times New Roman"/>
          <w:noProof/>
        </w:rPr>
        <w:t>. (Springer, 2002).</w:t>
      </w:r>
    </w:p>
    <w:p w14:paraId="09896011"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3.</w:t>
      </w:r>
      <w:r w:rsidRPr="00C35103">
        <w:rPr>
          <w:rFonts w:ascii="Times New Roman" w:eastAsia="Times New Roman" w:hAnsi="Times New Roman" w:cs="Times New Roman"/>
          <w:noProof/>
        </w:rPr>
        <w:tab/>
        <w:t xml:space="preserve">Van Rossum, G. &amp; others. Python Programming Language. in </w:t>
      </w:r>
      <w:r w:rsidRPr="00C35103">
        <w:rPr>
          <w:rFonts w:ascii="Times New Roman" w:eastAsia="Times New Roman" w:hAnsi="Times New Roman" w:cs="Times New Roman"/>
          <w:i/>
          <w:iCs/>
          <w:noProof/>
        </w:rPr>
        <w:t xml:space="preserve">USENIX Annual </w:t>
      </w:r>
      <w:r w:rsidRPr="00C35103">
        <w:rPr>
          <w:rFonts w:ascii="Times New Roman" w:eastAsia="Times New Roman" w:hAnsi="Times New Roman" w:cs="Times New Roman"/>
          <w:i/>
          <w:iCs/>
          <w:noProof/>
        </w:rPr>
        <w:lastRenderedPageBreak/>
        <w:t>Technical Conference</w:t>
      </w:r>
      <w:r w:rsidRPr="00C35103">
        <w:rPr>
          <w:rFonts w:ascii="Times New Roman" w:eastAsia="Times New Roman" w:hAnsi="Times New Roman" w:cs="Times New Roman"/>
          <w:noProof/>
        </w:rPr>
        <w:t xml:space="preserve"> (2007).</w:t>
      </w:r>
    </w:p>
    <w:p w14:paraId="76372B0A"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4.</w:t>
      </w:r>
      <w:r w:rsidRPr="00C35103">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C35103">
        <w:rPr>
          <w:rFonts w:ascii="Times New Roman" w:eastAsia="Times New Roman" w:hAnsi="Times New Roman" w:cs="Times New Roman"/>
          <w:i/>
          <w:iCs/>
          <w:noProof/>
        </w:rPr>
        <w:t>Science (80-. ).</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311,</w:t>
      </w:r>
      <w:r w:rsidRPr="00C35103">
        <w:rPr>
          <w:rFonts w:ascii="Times New Roman" w:eastAsia="Times New Roman" w:hAnsi="Times New Roman" w:cs="Times New Roman"/>
          <w:noProof/>
        </w:rPr>
        <w:t xml:space="preserve"> 1615–7 (2006).</w:t>
      </w:r>
    </w:p>
    <w:p w14:paraId="3D7B07AF"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5.</w:t>
      </w:r>
      <w:r w:rsidRPr="00C35103">
        <w:rPr>
          <w:rFonts w:ascii="Times New Roman" w:eastAsia="Times New Roman" w:hAnsi="Times New Roman" w:cs="Times New Roman"/>
          <w:noProof/>
        </w:rPr>
        <w:tab/>
        <w:t xml:space="preserve">Bell, G. Experimental genomics of fitness in yeast. </w:t>
      </w:r>
      <w:r w:rsidRPr="00C35103">
        <w:rPr>
          <w:rFonts w:ascii="Times New Roman" w:eastAsia="Times New Roman" w:hAnsi="Times New Roman" w:cs="Times New Roman"/>
          <w:i/>
          <w:iCs/>
          <w:noProof/>
        </w:rPr>
        <w:t>Proc. R. Soc. B Biol. Sci.</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77,</w:t>
      </w:r>
      <w:r w:rsidRPr="00C35103">
        <w:rPr>
          <w:rFonts w:ascii="Times New Roman" w:eastAsia="Times New Roman" w:hAnsi="Times New Roman" w:cs="Times New Roman"/>
          <w:noProof/>
        </w:rPr>
        <w:t xml:space="preserve"> 1459–1467 (2010).</w:t>
      </w:r>
    </w:p>
    <w:p w14:paraId="33E29187"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6.</w:t>
      </w:r>
      <w:r w:rsidRPr="00C35103">
        <w:rPr>
          <w:rFonts w:ascii="Times New Roman" w:eastAsia="Times New Roman" w:hAnsi="Times New Roman" w:cs="Times New Roman"/>
          <w:noProof/>
        </w:rPr>
        <w:tab/>
        <w:t xml:space="preserve">Zelcbuch, L. </w:t>
      </w:r>
      <w:r w:rsidRPr="00C35103">
        <w:rPr>
          <w:rFonts w:ascii="Times New Roman" w:eastAsia="Times New Roman" w:hAnsi="Times New Roman" w:cs="Times New Roman"/>
          <w:i/>
          <w:iCs/>
          <w:noProof/>
        </w:rPr>
        <w:t>et al.</w:t>
      </w:r>
      <w:r w:rsidRPr="00C35103">
        <w:rPr>
          <w:rFonts w:ascii="Times New Roman" w:eastAsia="Times New Roman" w:hAnsi="Times New Roman" w:cs="Times New Roman"/>
          <w:noProof/>
        </w:rPr>
        <w:t xml:space="preserve"> Spanning high-dimensional expression space using ribosome-binding site combinatorics. </w:t>
      </w:r>
      <w:r w:rsidRPr="00C35103">
        <w:rPr>
          <w:rFonts w:ascii="Times New Roman" w:eastAsia="Times New Roman" w:hAnsi="Times New Roman" w:cs="Times New Roman"/>
          <w:i/>
          <w:iCs/>
          <w:noProof/>
        </w:rPr>
        <w:t>Nucleic Acids Re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41,</w:t>
      </w:r>
      <w:r w:rsidRPr="00C35103">
        <w:rPr>
          <w:rFonts w:ascii="Times New Roman" w:eastAsia="Times New Roman" w:hAnsi="Times New Roman" w:cs="Times New Roman"/>
          <w:noProof/>
        </w:rPr>
        <w:t xml:space="preserve"> e98–e98 (2013).</w:t>
      </w:r>
    </w:p>
    <w:p w14:paraId="15F5B06D"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7.</w:t>
      </w:r>
      <w:r w:rsidRPr="00C35103">
        <w:rPr>
          <w:rFonts w:ascii="Times New Roman" w:eastAsia="Times New Roman" w:hAnsi="Times New Roman" w:cs="Times New Roman"/>
          <w:noProof/>
        </w:rPr>
        <w:tab/>
        <w:t>R Development Core Team. R: A Language and Environment for Statistical Computing. (2012).</w:t>
      </w:r>
    </w:p>
    <w:p w14:paraId="0D7E0AE9"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8.</w:t>
      </w:r>
      <w:r w:rsidRPr="00C35103">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C35103">
        <w:rPr>
          <w:rFonts w:ascii="Times New Roman" w:eastAsia="Times New Roman" w:hAnsi="Times New Roman" w:cs="Times New Roman"/>
          <w:i/>
          <w:iCs/>
          <w:noProof/>
        </w:rPr>
        <w:t>Bioinformatic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8,</w:t>
      </w:r>
      <w:r w:rsidRPr="00C35103">
        <w:rPr>
          <w:rFonts w:ascii="Times New Roman" w:eastAsia="Times New Roman" w:hAnsi="Times New Roman" w:cs="Times New Roman"/>
          <w:noProof/>
        </w:rPr>
        <w:t xml:space="preserve"> 2052–2058 (2012).</w:t>
      </w:r>
    </w:p>
    <w:p w14:paraId="377540CC"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9.</w:t>
      </w:r>
      <w:r w:rsidRPr="00C35103">
        <w:rPr>
          <w:rFonts w:ascii="Times New Roman" w:eastAsia="Times New Roman" w:hAnsi="Times New Roman" w:cs="Times New Roman"/>
          <w:noProof/>
        </w:rPr>
        <w:tab/>
        <w:t xml:space="preserve">van der Walt, S., Colbert, S. C. &amp; Varoquaux, G. The NumPy Array: A Structure for Efficient Numerical Computation. </w:t>
      </w:r>
      <w:r w:rsidRPr="00C35103">
        <w:rPr>
          <w:rFonts w:ascii="Times New Roman" w:eastAsia="Times New Roman" w:hAnsi="Times New Roman" w:cs="Times New Roman"/>
          <w:i/>
          <w:iCs/>
          <w:noProof/>
        </w:rPr>
        <w:t>Comput. Sci. Eng.</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3,</w:t>
      </w:r>
      <w:r w:rsidRPr="00C35103">
        <w:rPr>
          <w:rFonts w:ascii="Times New Roman" w:eastAsia="Times New Roman" w:hAnsi="Times New Roman" w:cs="Times New Roman"/>
          <w:noProof/>
        </w:rPr>
        <w:t xml:space="preserve"> 22–30 (2011).</w:t>
      </w:r>
    </w:p>
    <w:p w14:paraId="284395C5"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0.</w:t>
      </w:r>
      <w:r w:rsidRPr="00C35103">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43D5813B"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1.</w:t>
      </w:r>
      <w:r w:rsidRPr="00C35103">
        <w:rPr>
          <w:rFonts w:ascii="Times New Roman" w:eastAsia="Times New Roman" w:hAnsi="Times New Roman" w:cs="Times New Roman"/>
          <w:noProof/>
        </w:rPr>
        <w:tab/>
        <w:t xml:space="preserve">Hunter, J. D. Matplotlib: A 2D Graphics Environment. </w:t>
      </w:r>
      <w:r w:rsidRPr="00C35103">
        <w:rPr>
          <w:rFonts w:ascii="Times New Roman" w:eastAsia="Times New Roman" w:hAnsi="Times New Roman" w:cs="Times New Roman"/>
          <w:i/>
          <w:iCs/>
          <w:noProof/>
        </w:rPr>
        <w:t>Comput. Sci. Eng.</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9,</w:t>
      </w:r>
      <w:r w:rsidRPr="00C35103">
        <w:rPr>
          <w:rFonts w:ascii="Times New Roman" w:eastAsia="Times New Roman" w:hAnsi="Times New Roman" w:cs="Times New Roman"/>
          <w:noProof/>
        </w:rPr>
        <w:t xml:space="preserve"> 90–95 (2007).</w:t>
      </w:r>
    </w:p>
    <w:p w14:paraId="70CB8607"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2.</w:t>
      </w:r>
      <w:r w:rsidRPr="00C35103">
        <w:rPr>
          <w:rFonts w:ascii="Times New Roman" w:eastAsia="Times New Roman" w:hAnsi="Times New Roman" w:cs="Times New Roman"/>
          <w:noProof/>
        </w:rPr>
        <w:tab/>
        <w:t xml:space="preserve">McKinney, W. Data Structures for Statistical Computing in Python. in </w:t>
      </w:r>
      <w:r w:rsidRPr="00C35103">
        <w:rPr>
          <w:rFonts w:ascii="Times New Roman" w:eastAsia="Times New Roman" w:hAnsi="Times New Roman" w:cs="Times New Roman"/>
          <w:i/>
          <w:iCs/>
          <w:noProof/>
        </w:rPr>
        <w:t>Proceedings of the 9th Python in Science Conference</w:t>
      </w:r>
      <w:r w:rsidRPr="00C35103">
        <w:rPr>
          <w:rFonts w:ascii="Times New Roman" w:eastAsia="Times New Roman" w:hAnsi="Times New Roman" w:cs="Times New Roman"/>
          <w:noProof/>
        </w:rPr>
        <w:t xml:space="preserve"> (eds. van der Walt, S. &amp; Millman, J.) 51–56 (2010).</w:t>
      </w:r>
    </w:p>
    <w:p w14:paraId="4AE1B354"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3.</w:t>
      </w:r>
      <w:r w:rsidRPr="00C35103">
        <w:rPr>
          <w:rFonts w:ascii="Times New Roman" w:eastAsia="Times New Roman" w:hAnsi="Times New Roman" w:cs="Times New Roman"/>
          <w:noProof/>
        </w:rPr>
        <w:tab/>
        <w:t xml:space="preserve">Waskom, M. </w:t>
      </w:r>
      <w:r w:rsidRPr="00C35103">
        <w:rPr>
          <w:rFonts w:ascii="Times New Roman" w:eastAsia="Times New Roman" w:hAnsi="Times New Roman" w:cs="Times New Roman"/>
          <w:i/>
          <w:iCs/>
          <w:noProof/>
        </w:rPr>
        <w:t>et al.</w:t>
      </w:r>
      <w:r w:rsidRPr="00C35103">
        <w:rPr>
          <w:rFonts w:ascii="Times New Roman" w:eastAsia="Times New Roman" w:hAnsi="Times New Roman" w:cs="Times New Roman"/>
          <w:noProof/>
        </w:rPr>
        <w:t xml:space="preserve"> seaborn: v0.6.0 (June 2015). (2015). doi:10.5281/zenodo.19108</w:t>
      </w:r>
    </w:p>
    <w:p w14:paraId="4FA96FDC"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4.</w:t>
      </w:r>
      <w:r w:rsidRPr="00C35103">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32353CAA"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5.</w:t>
      </w:r>
      <w:r w:rsidRPr="00C35103">
        <w:rPr>
          <w:rFonts w:ascii="Times New Roman" w:eastAsia="Times New Roman" w:hAnsi="Times New Roman" w:cs="Times New Roman"/>
          <w:noProof/>
        </w:rPr>
        <w:tab/>
        <w:t xml:space="preserve">Pedregosa, F. </w:t>
      </w:r>
      <w:r w:rsidRPr="00C35103">
        <w:rPr>
          <w:rFonts w:ascii="Times New Roman" w:eastAsia="Times New Roman" w:hAnsi="Times New Roman" w:cs="Times New Roman"/>
          <w:i/>
          <w:iCs/>
          <w:noProof/>
        </w:rPr>
        <w:t>et al.</w:t>
      </w:r>
      <w:r w:rsidRPr="00C35103">
        <w:rPr>
          <w:rFonts w:ascii="Times New Roman" w:eastAsia="Times New Roman" w:hAnsi="Times New Roman" w:cs="Times New Roman"/>
          <w:noProof/>
        </w:rPr>
        <w:t xml:space="preserve"> Scikit-learn: Machine Learning in {P}ython. </w:t>
      </w:r>
      <w:r w:rsidRPr="00C35103">
        <w:rPr>
          <w:rFonts w:ascii="Times New Roman" w:eastAsia="Times New Roman" w:hAnsi="Times New Roman" w:cs="Times New Roman"/>
          <w:i/>
          <w:iCs/>
          <w:noProof/>
        </w:rPr>
        <w:t>J. Mach. Learn. Re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2,</w:t>
      </w:r>
      <w:r w:rsidRPr="00C35103">
        <w:rPr>
          <w:rFonts w:ascii="Times New Roman" w:eastAsia="Times New Roman" w:hAnsi="Times New Roman" w:cs="Times New Roman"/>
          <w:noProof/>
        </w:rPr>
        <w:t xml:space="preserve"> 2825–2830 (2011).</w:t>
      </w:r>
    </w:p>
    <w:p w14:paraId="3F651542"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lastRenderedPageBreak/>
        <w:t>26.</w:t>
      </w:r>
      <w:r w:rsidRPr="00C35103">
        <w:rPr>
          <w:rFonts w:ascii="Times New Roman" w:eastAsia="Times New Roman" w:hAnsi="Times New Roman" w:cs="Times New Roman"/>
          <w:noProof/>
        </w:rPr>
        <w:tab/>
        <w:t>SymPy Development Team. SymPy: Python library for symbolic mathematics. (2014).</w:t>
      </w:r>
    </w:p>
    <w:p w14:paraId="23ED541A"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7.</w:t>
      </w:r>
      <w:r w:rsidRPr="00C35103">
        <w:rPr>
          <w:rFonts w:ascii="Times New Roman" w:eastAsia="Times New Roman" w:hAnsi="Times New Roman" w:cs="Times New Roman"/>
          <w:noProof/>
        </w:rPr>
        <w:tab/>
        <w:t xml:space="preserve">Kass, R. &amp; Raftery, A. Bayes Factors. </w:t>
      </w:r>
      <w:r w:rsidRPr="00C35103">
        <w:rPr>
          <w:rFonts w:ascii="Times New Roman" w:eastAsia="Times New Roman" w:hAnsi="Times New Roman" w:cs="Times New Roman"/>
          <w:i/>
          <w:iCs/>
          <w:noProof/>
        </w:rPr>
        <w:t>J. Am. Stat. Assoc.</w:t>
      </w:r>
      <w:r w:rsidRPr="00C35103">
        <w:rPr>
          <w:rFonts w:ascii="Times New Roman" w:eastAsia="Times New Roman" w:hAnsi="Times New Roman" w:cs="Times New Roman"/>
          <w:noProof/>
        </w:rPr>
        <w:t xml:space="preserve"> 773–795 (1995). doi:doi: 10.2307/2291091</w:t>
      </w:r>
    </w:p>
    <w:p w14:paraId="62C03C17"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8.</w:t>
      </w:r>
      <w:r w:rsidRPr="00C35103">
        <w:rPr>
          <w:rFonts w:ascii="Times New Roman" w:eastAsia="Times New Roman" w:hAnsi="Times New Roman" w:cs="Times New Roman"/>
          <w:noProof/>
        </w:rPr>
        <w:tab/>
        <w:t xml:space="preserve">Ward, E. J. A review and comparison of four commonly used Bayesian and maximum likelihood model selection tools. </w:t>
      </w:r>
      <w:r w:rsidRPr="00C35103">
        <w:rPr>
          <w:rFonts w:ascii="Times New Roman" w:eastAsia="Times New Roman" w:hAnsi="Times New Roman" w:cs="Times New Roman"/>
          <w:i/>
          <w:iCs/>
          <w:noProof/>
        </w:rPr>
        <w:t>Ecol. Model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11,</w:t>
      </w:r>
      <w:r w:rsidRPr="00C35103">
        <w:rPr>
          <w:rFonts w:ascii="Times New Roman" w:eastAsia="Times New Roman" w:hAnsi="Times New Roman" w:cs="Times New Roman"/>
          <w:noProof/>
        </w:rPr>
        <w:t xml:space="preserve"> 1–10 (2008).</w:t>
      </w:r>
    </w:p>
    <w:p w14:paraId="03CE259C"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9.</w:t>
      </w:r>
      <w:r w:rsidRPr="00C35103">
        <w:rPr>
          <w:rFonts w:ascii="Times New Roman" w:eastAsia="Times New Roman" w:hAnsi="Times New Roman" w:cs="Times New Roman"/>
          <w:noProof/>
        </w:rPr>
        <w:tab/>
        <w:t xml:space="preserve">Perez, F. &amp; Granger, B. E. IPython: A System for Interactive Scientific Computing. </w:t>
      </w:r>
      <w:r w:rsidRPr="00C35103">
        <w:rPr>
          <w:rFonts w:ascii="Times New Roman" w:eastAsia="Times New Roman" w:hAnsi="Times New Roman" w:cs="Times New Roman"/>
          <w:i/>
          <w:iCs/>
          <w:noProof/>
        </w:rPr>
        <w:t>Comput. Sci. Eng.</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9,</w:t>
      </w:r>
      <w:r w:rsidRPr="00C35103">
        <w:rPr>
          <w:rFonts w:ascii="Times New Roman" w:eastAsia="Times New Roman" w:hAnsi="Times New Roman" w:cs="Times New Roman"/>
          <w:noProof/>
        </w:rPr>
        <w:t xml:space="preserve"> 21–29 (2007).</w:t>
      </w:r>
    </w:p>
    <w:p w14:paraId="168590B0"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0.</w:t>
      </w:r>
      <w:r w:rsidRPr="00C35103">
        <w:rPr>
          <w:rFonts w:ascii="Times New Roman" w:eastAsia="Times New Roman" w:hAnsi="Times New Roman" w:cs="Times New Roman"/>
          <w:noProof/>
        </w:rPr>
        <w:tab/>
        <w:t xml:space="preserve">Otto, S. P. &amp; Day, T. </w:t>
      </w:r>
      <w:r w:rsidRPr="00C35103">
        <w:rPr>
          <w:rFonts w:ascii="Times New Roman" w:eastAsia="Times New Roman" w:hAnsi="Times New Roman" w:cs="Times New Roman"/>
          <w:i/>
          <w:iCs/>
          <w:noProof/>
        </w:rPr>
        <w:t>A biologist’s guide to mathematical modeling in ecology and evolution</w:t>
      </w:r>
      <w:r w:rsidRPr="00C35103">
        <w:rPr>
          <w:rFonts w:ascii="Times New Roman" w:eastAsia="Times New Roman" w:hAnsi="Times New Roman" w:cs="Times New Roman"/>
          <w:noProof/>
        </w:rPr>
        <w:t>. (Princeton University Press, 2007).</w:t>
      </w:r>
    </w:p>
    <w:p w14:paraId="1D0C8090"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1.</w:t>
      </w:r>
      <w:r w:rsidRPr="00C35103">
        <w:rPr>
          <w:rFonts w:ascii="Times New Roman" w:eastAsia="Times New Roman" w:hAnsi="Times New Roman" w:cs="Times New Roman"/>
          <w:noProof/>
        </w:rPr>
        <w:tab/>
        <w:t xml:space="preserve">Gopalsamy, K. Convergence in a resource-based competition system. </w:t>
      </w:r>
      <w:r w:rsidRPr="00C35103">
        <w:rPr>
          <w:rFonts w:ascii="Times New Roman" w:eastAsia="Times New Roman" w:hAnsi="Times New Roman" w:cs="Times New Roman"/>
          <w:i/>
          <w:iCs/>
          <w:noProof/>
        </w:rPr>
        <w:t>Bull. Math. Bio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48,</w:t>
      </w:r>
      <w:r w:rsidRPr="00C35103">
        <w:rPr>
          <w:rFonts w:ascii="Times New Roman" w:eastAsia="Times New Roman" w:hAnsi="Times New Roman" w:cs="Times New Roman"/>
          <w:noProof/>
        </w:rPr>
        <w:t xml:space="preserve"> 681–699 (1986).</w:t>
      </w:r>
    </w:p>
    <w:p w14:paraId="03ACD8E0"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2.</w:t>
      </w:r>
      <w:r w:rsidRPr="00C35103">
        <w:rPr>
          <w:rFonts w:ascii="Times New Roman" w:eastAsia="Times New Roman" w:hAnsi="Times New Roman" w:cs="Times New Roman"/>
          <w:noProof/>
        </w:rPr>
        <w:tab/>
        <w:t xml:space="preserve">Dilao, R. &amp; Domingos, T. A General Approach to the Modelling of Trophic Chains. </w:t>
      </w:r>
      <w:r w:rsidRPr="00C35103">
        <w:rPr>
          <w:rFonts w:ascii="Times New Roman" w:eastAsia="Times New Roman" w:hAnsi="Times New Roman" w:cs="Times New Roman"/>
          <w:i/>
          <w:iCs/>
          <w:noProof/>
        </w:rPr>
        <w:t>Ecol. Model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32,</w:t>
      </w:r>
      <w:r w:rsidRPr="00C35103">
        <w:rPr>
          <w:rFonts w:ascii="Times New Roman" w:eastAsia="Times New Roman" w:hAnsi="Times New Roman" w:cs="Times New Roman"/>
          <w:noProof/>
        </w:rPr>
        <w:t xml:space="preserve"> 20 (1999).</w:t>
      </w:r>
    </w:p>
    <w:p w14:paraId="1908C492"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3.</w:t>
      </w:r>
      <w:r w:rsidRPr="00C35103">
        <w:rPr>
          <w:rFonts w:ascii="Times New Roman" w:eastAsia="Times New Roman" w:hAnsi="Times New Roman" w:cs="Times New Roman"/>
          <w:noProof/>
        </w:rPr>
        <w:tab/>
        <w:t xml:space="preserve">Richards, F. J. A Flexible Growth Function for Empirical Use. </w:t>
      </w:r>
      <w:r w:rsidRPr="00C35103">
        <w:rPr>
          <w:rFonts w:ascii="Times New Roman" w:eastAsia="Times New Roman" w:hAnsi="Times New Roman" w:cs="Times New Roman"/>
          <w:i/>
          <w:iCs/>
          <w:noProof/>
        </w:rPr>
        <w:t>J. Exp. Bot.</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0,</w:t>
      </w:r>
      <w:r w:rsidRPr="00C35103">
        <w:rPr>
          <w:rFonts w:ascii="Times New Roman" w:eastAsia="Times New Roman" w:hAnsi="Times New Roman" w:cs="Times New Roman"/>
          <w:noProof/>
        </w:rPr>
        <w:t xml:space="preserve"> 290–301 (1959).</w:t>
      </w:r>
    </w:p>
    <w:p w14:paraId="0069DB8D"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4.</w:t>
      </w:r>
      <w:r w:rsidRPr="00C35103">
        <w:rPr>
          <w:rFonts w:ascii="Times New Roman" w:eastAsia="Times New Roman" w:hAnsi="Times New Roman" w:cs="Times New Roman"/>
          <w:noProof/>
        </w:rPr>
        <w:tab/>
        <w:t xml:space="preserve">Baranyi, J. Simple is good as long as it is enough. </w:t>
      </w:r>
      <w:r w:rsidRPr="00C35103">
        <w:rPr>
          <w:rFonts w:ascii="Times New Roman" w:eastAsia="Times New Roman" w:hAnsi="Times New Roman" w:cs="Times New Roman"/>
          <w:i/>
          <w:iCs/>
          <w:noProof/>
        </w:rPr>
        <w:t>Commentary</w:t>
      </w:r>
      <w:r w:rsidRPr="00C35103">
        <w:rPr>
          <w:rFonts w:ascii="Times New Roman" w:eastAsia="Times New Roman" w:hAnsi="Times New Roman" w:cs="Times New Roman"/>
          <w:noProof/>
        </w:rPr>
        <w:t xml:space="preserve"> 391–394 (1997). doi:10.1006/fmic.1996.0080</w:t>
      </w:r>
    </w:p>
    <w:p w14:paraId="781860C6"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5.</w:t>
      </w:r>
      <w:r w:rsidRPr="00C35103">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C35103">
        <w:rPr>
          <w:rFonts w:ascii="Times New Roman" w:eastAsia="Times New Roman" w:hAnsi="Times New Roman" w:cs="Times New Roman"/>
          <w:i/>
          <w:iCs/>
          <w:noProof/>
        </w:rPr>
        <w:t>Methods Ecol. Evo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w:t>
      </w:r>
      <w:r w:rsidRPr="00C35103">
        <w:rPr>
          <w:rFonts w:ascii="Times New Roman" w:eastAsia="Times New Roman" w:hAnsi="Times New Roman" w:cs="Times New Roman"/>
          <w:noProof/>
        </w:rPr>
        <w:t xml:space="preserve"> 253–262 (2010).</w:t>
      </w:r>
    </w:p>
    <w:p w14:paraId="5A4580BE"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6.</w:t>
      </w:r>
      <w:r w:rsidRPr="00C35103">
        <w:rPr>
          <w:rFonts w:ascii="Times New Roman" w:eastAsia="Times New Roman" w:hAnsi="Times New Roman" w:cs="Times New Roman"/>
          <w:noProof/>
        </w:rPr>
        <w:tab/>
        <w:t xml:space="preserve">Gilpin, M. E. &amp; Ayala, F. J. Global Models of Growth and Competition. </w:t>
      </w:r>
      <w:r w:rsidRPr="00C35103">
        <w:rPr>
          <w:rFonts w:ascii="Times New Roman" w:eastAsia="Times New Roman" w:hAnsi="Times New Roman" w:cs="Times New Roman"/>
          <w:i/>
          <w:iCs/>
          <w:noProof/>
        </w:rPr>
        <w:t>Proc. Natl. Acad. Sci. U. S. A.</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70,</w:t>
      </w:r>
      <w:r w:rsidRPr="00C35103">
        <w:rPr>
          <w:rFonts w:ascii="Times New Roman" w:eastAsia="Times New Roman" w:hAnsi="Times New Roman" w:cs="Times New Roman"/>
          <w:noProof/>
        </w:rPr>
        <w:t xml:space="preserve"> 3590–3593 (1973).</w:t>
      </w:r>
    </w:p>
    <w:p w14:paraId="3768E825" w14:textId="77777777" w:rsidR="00C35103" w:rsidRPr="00C35103" w:rsidRDefault="00C35103" w:rsidP="00C35103">
      <w:pPr>
        <w:widowControl w:val="0"/>
        <w:autoSpaceDE w:val="0"/>
        <w:autoSpaceDN w:val="0"/>
        <w:adjustRightInd w:val="0"/>
        <w:spacing w:before="100" w:after="100"/>
        <w:ind w:left="640" w:hanging="640"/>
        <w:rPr>
          <w:rFonts w:ascii="Times New Roman" w:hAnsi="Times New Roman" w:cs="Times New Roman"/>
          <w:noProof/>
        </w:rPr>
      </w:pPr>
      <w:r w:rsidRPr="00C35103">
        <w:rPr>
          <w:rFonts w:ascii="Times New Roman" w:eastAsia="Times New Roman" w:hAnsi="Times New Roman" w:cs="Times New Roman"/>
          <w:noProof/>
        </w:rPr>
        <w:t>37.</w:t>
      </w:r>
      <w:r w:rsidRPr="00C35103">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C35103">
        <w:rPr>
          <w:rFonts w:ascii="Times New Roman" w:eastAsia="Times New Roman" w:hAnsi="Times New Roman" w:cs="Times New Roman"/>
          <w:i/>
          <w:iCs/>
          <w:noProof/>
        </w:rPr>
        <w:t>Quetelet</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0,</w:t>
      </w:r>
      <w:r w:rsidRPr="00C35103">
        <w:rPr>
          <w:rFonts w:ascii="Times New Roman" w:eastAsia="Times New Roman" w:hAnsi="Times New Roman" w:cs="Times New Roman"/>
          <w:noProof/>
        </w:rPr>
        <w:t xml:space="preserve"> 113–121 (1838).</w:t>
      </w:r>
    </w:p>
    <w:p w14:paraId="4E9E953A" w14:textId="77777777" w:rsidR="00750BAE" w:rsidRPr="000A28AB" w:rsidRDefault="00750BAE" w:rsidP="00C35103">
      <w:pPr>
        <w:widowControl w:val="0"/>
        <w:autoSpaceDE w:val="0"/>
        <w:autoSpaceDN w:val="0"/>
        <w:adjustRightInd w:val="0"/>
        <w:spacing w:before="100" w:after="100"/>
        <w:ind w:left="480" w:hanging="48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77777777" w:rsidR="007A7F01" w:rsidRPr="000A28AB" w:rsidRDefault="00750BAE">
      <w:pPr>
        <w:pStyle w:val="Heading2"/>
      </w:pPr>
      <w:r w:rsidRPr="000A28AB">
        <w:t>Supporting text 1</w:t>
      </w:r>
      <w:r w:rsidR="007A7F01" w:rsidRPr="000A28AB">
        <w:t>: Monoculture model</w:t>
      </w:r>
    </w:p>
    <w:p w14:paraId="664E4CEB" w14:textId="77777777" w:rsidR="007A7F01" w:rsidRPr="000A28AB" w:rsidRDefault="007A7F01" w:rsidP="00C35103">
      <w:r w:rsidRPr="000A28AB">
        <w:t>We derive our growth models from a resource consumption perspective</w:t>
      </w:r>
      <w:r w:rsidRPr="000A28AB">
        <w:fldChar w:fldCharType="begin" w:fldLock="1"/>
      </w:r>
      <w:r w:rsidR="00C35103">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Gopalsamy, 1986; Otto &amp; Day, 2007, p. 365)" }, "properties" : { "noteIndex" : 0 }, "schema" : "https://github.com/citation-style-language/schema/raw/master/csl-citation.json" }</w:instrText>
      </w:r>
      <w:r w:rsidRPr="000A28AB">
        <w:fldChar w:fldCharType="separate"/>
      </w:r>
      <w:r w:rsidR="00C35103" w:rsidRPr="00C35103">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64E9B108" w14:textId="77777777"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77777777" w:rsidR="00550FF4" w:rsidRPr="000A28AB" w:rsidRDefault="00732575"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732575"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77777777" w:rsidR="007A7F01" w:rsidRPr="000A28AB" w:rsidRDefault="00732575"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77777777" w:rsidR="007A7F01" w:rsidRPr="000A28AB" w:rsidRDefault="007A7F01" w:rsidP="00C35103">
      <w:r w:rsidRPr="000A28AB">
        <w:t xml:space="preserve">To solve this system, we use a conservation law approach by setting </w:t>
      </w:r>
      <m:oMath>
        <m:r>
          <w:rPr>
            <w:rFonts w:ascii="Cambria Math" w:hAnsi="Cambria Math"/>
          </w:rPr>
          <m:t>M=μR+Y</m:t>
        </m:r>
      </m:oMath>
      <w:r w:rsidRPr="000A28AB">
        <w:fldChar w:fldCharType="begin" w:fldLock="1"/>
      </w:r>
      <w:r w:rsidR="00C35103">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Dilao &amp; Domingos, 1999)" }, "properties" : { "noteIndex" : 0 }, "schema" : "https://github.com/citation-style-language/schema/raw/master/csl-citation.json" }</w:instrText>
      </w:r>
      <w:r w:rsidRPr="000A28AB">
        <w:fldChar w:fldCharType="separate"/>
      </w:r>
      <w:r w:rsidR="00C35103" w:rsidRPr="00C35103">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732575">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77777777"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732575">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732575">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77777777" w:rsidR="007A7F01" w:rsidRPr="000A28AB" w:rsidRDefault="007A7F01" w:rsidP="00C35103">
      <w:pPr>
        <w:ind w:firstLine="0"/>
      </w:pPr>
      <w:r w:rsidRPr="000A28AB">
        <w:t>which is the Richards differential equation</w:t>
      </w:r>
      <w:r w:rsidRPr="000A28AB">
        <w:fldChar w:fldCharType="begin" w:fldLock="1"/>
      </w:r>
      <w:r w:rsidR="00C351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fldChar w:fldCharType="separate"/>
      </w:r>
      <w:r w:rsidR="00C35103" w:rsidRPr="00C35103">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0EB89294"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77777777"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C351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732575">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6442CC64" w14:textId="77777777" w:rsidR="00D8570D" w:rsidRPr="000A28AB" w:rsidRDefault="007A7F01" w:rsidP="00C35103">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C351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fldChar w:fldCharType="separate"/>
      </w:r>
      <w:r w:rsidR="00C35103" w:rsidRPr="00C35103">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77777777" w:rsidR="006711F5" w:rsidRPr="000A28AB" w:rsidRDefault="00D8570D" w:rsidP="003012BF">
      <w:pPr>
        <w:ind w:firstLine="0"/>
      </w:pPr>
      <w:r w:rsidRPr="000A28AB">
        <w:t xml:space="preserve">Therefore, integrating </w:t>
      </w:r>
      <w:r w:rsidR="007A7F01" w:rsidRPr="000A28AB">
        <w:t xml:space="preserve">eq. A5 produces eq. 2 in the main text. </w:t>
      </w:r>
    </w:p>
    <w:p w14:paraId="0EE2DABE" w14:textId="77777777"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C351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Richards, 1959)"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77777777" w:rsidR="00257358" w:rsidRPr="000A28AB" w:rsidRDefault="00257358" w:rsidP="00C35103">
      <w:r w:rsidRPr="000A28AB">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5573D2" w:rsidRPr="000A28AB">
        <w:t>Figure S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Pr="000A28AB">
        <w:t>Table S1</w:t>
      </w:r>
      <w:r w:rsidRPr="000A28AB">
        <w:fldChar w:fldCharType="end"/>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five parameter </w:t>
      </w:r>
      <w:r w:rsidRPr="000A28AB">
        <w:lastRenderedPageBreak/>
        <w:t>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C351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Baranyi, 1997; Clark, Brook, Delean, Re\u015fit Ak\u00e7akaya, &amp; Bradshaw, 2010)" }, "properties" : { "noteIndex" : 0 }, "schema" : "https://github.com/citation-style-language/schema/raw/master/csl-citation.json" }</w:instrText>
      </w:r>
      <w:r w:rsidRPr="000A28AB">
        <w:fldChar w:fldCharType="separate"/>
      </w:r>
      <w:r w:rsidR="00C35103" w:rsidRPr="00C35103">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C351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fldChar w:fldCharType="separate"/>
      </w:r>
      <w:r w:rsidR="00C35103" w:rsidRPr="00C35103">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C351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fldChar w:fldCharType="separate"/>
      </w:r>
      <w:r w:rsidR="00C35103" w:rsidRPr="00C35103">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C35103">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Gilpin &amp; Ayala, 1973)" }, "properties" : { "noteIndex" : 0 }, "schema" : "https://github.com/citation-style-language/schema/raw/master/csl-citation.json" }</w:instrText>
      </w:r>
      <w:r w:rsidRPr="000A28AB">
        <w:fldChar w:fldCharType="separate"/>
      </w:r>
      <w:r w:rsidR="00C35103" w:rsidRPr="00C35103">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77777777" w:rsidR="007A7F01" w:rsidRPr="000A28AB" w:rsidRDefault="00750BAE">
      <w:pPr>
        <w:pStyle w:val="Heading2"/>
      </w:pPr>
      <w:bookmarkStart w:id="8" w:name="_Ref439853477"/>
      <w:r w:rsidRPr="000A28AB">
        <w:t>Supporting text 2</w:t>
      </w:r>
      <w:r w:rsidR="007A7F01" w:rsidRPr="000A28AB">
        <w:t>: Mixed culture model</w:t>
      </w:r>
      <w:bookmarkEnd w:id="8"/>
    </w:p>
    <w:p w14:paraId="7B1508AB" w14:textId="7777777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732575">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0A28AB" w:rsidRDefault="007A7F01">
            <w:pPr>
              <w:jc w:val="right"/>
              <w:rPr>
                <w:i/>
                <w:iCs/>
              </w:rPr>
            </w:pPr>
            <w:r w:rsidRPr="000A28AB">
              <w:rPr>
                <w:i/>
                <w:iCs/>
              </w:rPr>
              <w:t>[B1a]</w:t>
            </w:r>
          </w:p>
          <w:p w14:paraId="3A27D326" w14:textId="77777777" w:rsidR="007A7F01" w:rsidRPr="000A28AB" w:rsidRDefault="007A7F01">
            <w:pPr>
              <w:jc w:val="right"/>
              <w:rPr>
                <w:i/>
                <w:iCs/>
              </w:rPr>
            </w:pPr>
            <w:r w:rsidRPr="000A28AB">
              <w:rPr>
                <w:i/>
                <w:iCs/>
              </w:rPr>
              <w:t>[B1b]</w:t>
            </w:r>
          </w:p>
          <w:p w14:paraId="24DC33B2" w14:textId="77777777" w:rsidR="007A7F01" w:rsidRPr="000A28AB" w:rsidRDefault="007A7F01">
            <w:pPr>
              <w:jc w:val="right"/>
              <w:rPr>
                <w:i/>
                <w:iCs/>
              </w:rPr>
            </w:pPr>
            <w:r w:rsidRPr="000A28AB">
              <w:rPr>
                <w:i/>
                <w:iCs/>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732575">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0A28AB" w:rsidRDefault="007A7F01">
            <w:pPr>
              <w:jc w:val="right"/>
              <w:rPr>
                <w:i/>
                <w:iCs/>
              </w:rPr>
            </w:pPr>
            <w:r w:rsidRPr="000A28AB">
              <w:rPr>
                <w:i/>
                <w:iCs/>
              </w:rPr>
              <w:t>[B2a]</w:t>
            </w:r>
          </w:p>
          <w:p w14:paraId="35558C86" w14:textId="77777777" w:rsidR="007A7F01" w:rsidRPr="000A28AB" w:rsidRDefault="007A7F01">
            <w:pPr>
              <w:jc w:val="right"/>
              <w:rPr>
                <w:i/>
                <w:iCs/>
              </w:rPr>
            </w:pPr>
            <w:r w:rsidRPr="000A28AB">
              <w:rPr>
                <w:i/>
                <w:iCs/>
              </w:rPr>
              <w:t>[B2b]</w:t>
            </w:r>
          </w:p>
        </w:tc>
      </w:tr>
    </w:tbl>
    <w:p w14:paraId="52B6473C"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2C19DDCD"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77777777" w:rsidR="007A7F01" w:rsidRPr="000A28AB" w:rsidRDefault="00732575">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0A28AB" w:rsidRDefault="007A7F01">
            <w:pPr>
              <w:jc w:val="right"/>
              <w:rPr>
                <w:i/>
                <w:iCs/>
              </w:rPr>
            </w:pPr>
            <w:r w:rsidRPr="000A28AB">
              <w:rPr>
                <w:i/>
                <w:iCs/>
              </w:rPr>
              <w:t>[B3a]</w:t>
            </w:r>
          </w:p>
          <w:p w14:paraId="400F0B34" w14:textId="77777777" w:rsidR="007A7F01" w:rsidRPr="000A28AB" w:rsidRDefault="007A7F01">
            <w:pPr>
              <w:jc w:val="right"/>
              <w:rPr>
                <w:i/>
                <w:iCs/>
              </w:rPr>
            </w:pPr>
            <w:r w:rsidRPr="000A28AB">
              <w:rPr>
                <w:i/>
                <w:iCs/>
              </w:rPr>
              <w:t>[B3b]</w:t>
            </w:r>
          </w:p>
          <w:p w14:paraId="1C2DA814" w14:textId="77777777" w:rsidR="007A7F01" w:rsidRPr="000A28AB" w:rsidRDefault="007A7F01">
            <w:pPr>
              <w:jc w:val="right"/>
              <w:rPr>
                <w:i/>
                <w:iCs/>
              </w:rPr>
            </w:pPr>
            <w:r w:rsidRPr="000A28AB">
              <w:rPr>
                <w:i/>
                <w:iCs/>
              </w:rPr>
              <w:t>[B3c]</w:t>
            </w:r>
          </w:p>
          <w:p w14:paraId="1E95C71B" w14:textId="77777777" w:rsidR="007A7F01" w:rsidRPr="000A28AB" w:rsidRDefault="007A7F01">
            <w:pPr>
              <w:jc w:val="right"/>
              <w:rPr>
                <w:i/>
                <w:iCs/>
              </w:rPr>
            </w:pPr>
            <w:r w:rsidRPr="000A28AB">
              <w:rPr>
                <w:i/>
                <w:iCs/>
              </w:rPr>
              <w:t>[B3d]</w:t>
            </w:r>
          </w:p>
        </w:tc>
      </w:tr>
    </w:tbl>
    <w:p w14:paraId="0166B204"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5BC802EB"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77777777" w:rsidR="007A7F01" w:rsidRPr="000A28AB" w:rsidRDefault="00732575">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0A28AB" w:rsidRDefault="007A7F01">
            <w:pPr>
              <w:jc w:val="right"/>
              <w:rPr>
                <w:i/>
                <w:iCs/>
              </w:rPr>
            </w:pPr>
            <w:r w:rsidRPr="000A28AB">
              <w:rPr>
                <w:i/>
                <w:iCs/>
              </w:rPr>
              <w:t>[B4a]</w:t>
            </w:r>
          </w:p>
          <w:p w14:paraId="344A8D50" w14:textId="77777777" w:rsidR="007A7F01" w:rsidRPr="000A28AB" w:rsidRDefault="007A7F01">
            <w:pPr>
              <w:jc w:val="right"/>
              <w:rPr>
                <w:i/>
                <w:iCs/>
              </w:rPr>
            </w:pPr>
            <w:r w:rsidRPr="000A28AB">
              <w:rPr>
                <w:i/>
                <w:iCs/>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77777777" w:rsidR="007A7F01" w:rsidRPr="000A28AB" w:rsidRDefault="007A7F01">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 xml:space="preserve">-GFP and TG1-RFP cells taken using a Nikon </w:t>
      </w:r>
      <w:proofErr w:type="spellStart"/>
      <w:r w:rsidRPr="000A28AB">
        <w:rPr>
          <w:b w:val="0"/>
          <w:bCs w:val="0"/>
          <w:color w:val="auto"/>
        </w:rPr>
        <w:t>Eclipe</w:t>
      </w:r>
      <w:proofErr w:type="spellEnd"/>
      <w:r w:rsidRPr="000A28AB">
        <w:rPr>
          <w:b w:val="0"/>
          <w:bCs w:val="0"/>
          <w:color w:val="auto"/>
        </w:rPr>
        <w:t xml:space="preserve"> </w:t>
      </w:r>
      <w:proofErr w:type="spellStart"/>
      <w:r w:rsidRPr="000A28AB">
        <w:rPr>
          <w:b w:val="0"/>
          <w:bCs w:val="0"/>
          <w:color w:val="auto"/>
        </w:rPr>
        <w:t>Ti</w:t>
      </w:r>
      <w:proofErr w:type="spellEnd"/>
      <w:r w:rsidRPr="000A28AB">
        <w:rPr>
          <w:b w:val="0"/>
          <w:bCs w:val="0"/>
          <w:color w:val="auto"/>
        </w:rPr>
        <w:t xml:space="preserve"> microscope.</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77777777" w:rsidR="00624088" w:rsidRPr="000A28AB" w:rsidRDefault="00624088" w:rsidP="00265875">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6D69EC" w:rsidRPr="000A28AB">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77777777"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Pr="000A28AB">
        <w:rPr>
          <w:color w:val="auto"/>
        </w:rPr>
        <w:t>3</w:t>
      </w:r>
      <w:r w:rsidRPr="000A28AB">
        <w:rPr>
          <w:color w:val="auto"/>
        </w:rPr>
        <w:fldChar w:fldCharType="end"/>
      </w:r>
      <w:bookmarkEnd w:id="12"/>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Pr="000A28AB">
        <w:rPr>
          <w:b w:val="0"/>
          <w:bCs w:val="0"/>
          <w:color w:val="auto"/>
        </w:rPr>
        <w:t>Figure 4</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7325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7777777"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C3510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7325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77777777" w:rsidR="00265875" w:rsidRPr="000A28AB" w:rsidRDefault="00265875" w:rsidP="00C3510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C35103">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7325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77777777"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C35103">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77777777" w:rsidR="00265875" w:rsidRPr="000A28AB" w:rsidRDefault="00265875" w:rsidP="00C3510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C35103">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Verhulst, 1838)"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37</w:t>
            </w:r>
            <w:r w:rsidRPr="000A28AB">
              <w:rPr>
                <w:sz w:val="18"/>
                <w:szCs w:val="18"/>
              </w:rPr>
              <w:fldChar w:fldCharType="end"/>
            </w:r>
          </w:p>
        </w:tc>
      </w:tr>
    </w:tbl>
    <w:p w14:paraId="7CAE14CB" w14:textId="77777777"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Pr="000A28AB">
        <w:rPr>
          <w:color w:val="auto"/>
        </w:rPr>
        <w:t>1</w:t>
      </w:r>
      <w:r w:rsidRPr="000A28AB">
        <w:rPr>
          <w:color w:val="auto"/>
        </w:rPr>
        <w:fldChar w:fldCharType="end"/>
      </w:r>
      <w:bookmarkEnd w:id="13"/>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Pr="000A28AB">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RDefault="00265875" w:rsidP="00265875"/>
    <w:p w14:paraId="4239645D"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732575"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1</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3</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77777777"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512</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732575"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0A1EB7" w:rsidRPr="000A28AB">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F80572" w14:textId="77777777" w:rsidR="006513A1" w:rsidRDefault="006513A1">
      <w:pPr>
        <w:spacing w:line="240" w:lineRule="auto"/>
      </w:pPr>
      <w:r>
        <w:separator/>
      </w:r>
    </w:p>
  </w:endnote>
  <w:endnote w:type="continuationSeparator" w:id="0">
    <w:p w14:paraId="79A6863B" w14:textId="77777777" w:rsidR="006513A1" w:rsidRDefault="006513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732575" w:rsidRDefault="00732575">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732575" w:rsidRDefault="0073257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732575" w:rsidRDefault="00732575" w:rsidP="00B57EC6">
        <w:pPr>
          <w:pStyle w:val="Footer"/>
          <w:jc w:val="center"/>
        </w:pPr>
        <w:r>
          <w:fldChar w:fldCharType="begin"/>
        </w:r>
        <w:r w:rsidRPr="00E95165">
          <w:instrText xml:space="preserve"> PAGE   \* MERGEFORMAT </w:instrText>
        </w:r>
        <w:r>
          <w:fldChar w:fldCharType="separate"/>
        </w:r>
        <w:r w:rsidR="00594922">
          <w:rPr>
            <w:noProof/>
          </w:rPr>
          <w:t>6</w:t>
        </w:r>
        <w:r>
          <w:rPr>
            <w:noProof/>
          </w:rPr>
          <w:fldChar w:fldCharType="end"/>
        </w:r>
      </w:p>
    </w:sdtContent>
  </w:sdt>
  <w:p w14:paraId="5D5D09E3" w14:textId="77777777" w:rsidR="00732575" w:rsidRDefault="00732575"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E60ED6" w14:textId="77777777" w:rsidR="006513A1" w:rsidRDefault="006513A1">
      <w:pPr>
        <w:spacing w:line="240" w:lineRule="auto"/>
      </w:pPr>
      <w:r>
        <w:separator/>
      </w:r>
    </w:p>
  </w:footnote>
  <w:footnote w:type="continuationSeparator" w:id="0">
    <w:p w14:paraId="53DA5C77" w14:textId="77777777" w:rsidR="006513A1" w:rsidRDefault="006513A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732575" w:rsidRDefault="00732575"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77777777" w:rsidR="00732575" w:rsidRDefault="00732575" w:rsidP="00B57EC6">
    <w:pPr>
      <w:pStyle w:val="Header"/>
      <w:jc w:val="right"/>
    </w:pPr>
    <w:r>
      <w:t>Ram et al., 201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131078"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977EB"/>
    <w:rsid w:val="000A1EB7"/>
    <w:rsid w:val="000A28AB"/>
    <w:rsid w:val="000B681E"/>
    <w:rsid w:val="000C39C8"/>
    <w:rsid w:val="000D44AC"/>
    <w:rsid w:val="000E17FE"/>
    <w:rsid w:val="000E7382"/>
    <w:rsid w:val="001070E4"/>
    <w:rsid w:val="001076CD"/>
    <w:rsid w:val="00117D73"/>
    <w:rsid w:val="00141D97"/>
    <w:rsid w:val="00170A76"/>
    <w:rsid w:val="00186EFA"/>
    <w:rsid w:val="00190322"/>
    <w:rsid w:val="001A10C0"/>
    <w:rsid w:val="001C30FF"/>
    <w:rsid w:val="001E4CA3"/>
    <w:rsid w:val="001F105D"/>
    <w:rsid w:val="001F3A92"/>
    <w:rsid w:val="00205988"/>
    <w:rsid w:val="00255A7A"/>
    <w:rsid w:val="00257358"/>
    <w:rsid w:val="00265875"/>
    <w:rsid w:val="00285E7E"/>
    <w:rsid w:val="002A6C92"/>
    <w:rsid w:val="002B1F9F"/>
    <w:rsid w:val="003012BF"/>
    <w:rsid w:val="003014FE"/>
    <w:rsid w:val="00305BBC"/>
    <w:rsid w:val="00322C2A"/>
    <w:rsid w:val="00334F6F"/>
    <w:rsid w:val="0034644C"/>
    <w:rsid w:val="003616D0"/>
    <w:rsid w:val="00363347"/>
    <w:rsid w:val="00363BC0"/>
    <w:rsid w:val="00374F99"/>
    <w:rsid w:val="003753DA"/>
    <w:rsid w:val="00381329"/>
    <w:rsid w:val="003A3F4F"/>
    <w:rsid w:val="003A7C85"/>
    <w:rsid w:val="003C1D42"/>
    <w:rsid w:val="003E1C42"/>
    <w:rsid w:val="003F085B"/>
    <w:rsid w:val="004152F9"/>
    <w:rsid w:val="0042296D"/>
    <w:rsid w:val="004243B0"/>
    <w:rsid w:val="00455E48"/>
    <w:rsid w:val="00463079"/>
    <w:rsid w:val="00467CEB"/>
    <w:rsid w:val="00481B1E"/>
    <w:rsid w:val="00491405"/>
    <w:rsid w:val="00492BCB"/>
    <w:rsid w:val="00494843"/>
    <w:rsid w:val="004A703D"/>
    <w:rsid w:val="004C0744"/>
    <w:rsid w:val="004D0490"/>
    <w:rsid w:val="004D0B6C"/>
    <w:rsid w:val="004D52E6"/>
    <w:rsid w:val="004E2B16"/>
    <w:rsid w:val="004F0742"/>
    <w:rsid w:val="004F5215"/>
    <w:rsid w:val="005052CD"/>
    <w:rsid w:val="00510F80"/>
    <w:rsid w:val="00511F7D"/>
    <w:rsid w:val="00515701"/>
    <w:rsid w:val="00517B55"/>
    <w:rsid w:val="00525B18"/>
    <w:rsid w:val="00530425"/>
    <w:rsid w:val="005330F3"/>
    <w:rsid w:val="00535F97"/>
    <w:rsid w:val="00537318"/>
    <w:rsid w:val="00550FF4"/>
    <w:rsid w:val="0055179E"/>
    <w:rsid w:val="005573D2"/>
    <w:rsid w:val="00581780"/>
    <w:rsid w:val="00587A68"/>
    <w:rsid w:val="00593412"/>
    <w:rsid w:val="00594922"/>
    <w:rsid w:val="005A5037"/>
    <w:rsid w:val="005D2172"/>
    <w:rsid w:val="005E3BFE"/>
    <w:rsid w:val="005E5D76"/>
    <w:rsid w:val="00607805"/>
    <w:rsid w:val="006160C6"/>
    <w:rsid w:val="00617C36"/>
    <w:rsid w:val="00622BE6"/>
    <w:rsid w:val="00624088"/>
    <w:rsid w:val="006358EB"/>
    <w:rsid w:val="0064719A"/>
    <w:rsid w:val="006513A1"/>
    <w:rsid w:val="00651E9E"/>
    <w:rsid w:val="006711F5"/>
    <w:rsid w:val="006748EC"/>
    <w:rsid w:val="006A4E61"/>
    <w:rsid w:val="006C449D"/>
    <w:rsid w:val="006D69EC"/>
    <w:rsid w:val="006D6E0A"/>
    <w:rsid w:val="006F015A"/>
    <w:rsid w:val="006F2214"/>
    <w:rsid w:val="0071131C"/>
    <w:rsid w:val="00732575"/>
    <w:rsid w:val="00745FCB"/>
    <w:rsid w:val="00750BAE"/>
    <w:rsid w:val="00756174"/>
    <w:rsid w:val="00761DAD"/>
    <w:rsid w:val="00773A2B"/>
    <w:rsid w:val="007755AA"/>
    <w:rsid w:val="00776625"/>
    <w:rsid w:val="0077736C"/>
    <w:rsid w:val="007942A2"/>
    <w:rsid w:val="007A13C0"/>
    <w:rsid w:val="007A65C0"/>
    <w:rsid w:val="007A7F01"/>
    <w:rsid w:val="007B5B39"/>
    <w:rsid w:val="007D540E"/>
    <w:rsid w:val="008064CB"/>
    <w:rsid w:val="008135D3"/>
    <w:rsid w:val="008179CB"/>
    <w:rsid w:val="008210BE"/>
    <w:rsid w:val="0084715D"/>
    <w:rsid w:val="0086305A"/>
    <w:rsid w:val="00865D57"/>
    <w:rsid w:val="0087021D"/>
    <w:rsid w:val="00890AB5"/>
    <w:rsid w:val="00894141"/>
    <w:rsid w:val="008952F3"/>
    <w:rsid w:val="008A27DB"/>
    <w:rsid w:val="008B0B1E"/>
    <w:rsid w:val="008B37BA"/>
    <w:rsid w:val="008D7256"/>
    <w:rsid w:val="00902C4A"/>
    <w:rsid w:val="009111DD"/>
    <w:rsid w:val="00912FD4"/>
    <w:rsid w:val="0093181D"/>
    <w:rsid w:val="0093729F"/>
    <w:rsid w:val="009416B8"/>
    <w:rsid w:val="00960E5F"/>
    <w:rsid w:val="00976B4B"/>
    <w:rsid w:val="009776CA"/>
    <w:rsid w:val="0099154F"/>
    <w:rsid w:val="009A7347"/>
    <w:rsid w:val="009B044D"/>
    <w:rsid w:val="009B614B"/>
    <w:rsid w:val="009C170C"/>
    <w:rsid w:val="009D1A86"/>
    <w:rsid w:val="009D3C63"/>
    <w:rsid w:val="009D7074"/>
    <w:rsid w:val="009E70D1"/>
    <w:rsid w:val="00A21CE6"/>
    <w:rsid w:val="00A32E42"/>
    <w:rsid w:val="00A5514D"/>
    <w:rsid w:val="00A57DA4"/>
    <w:rsid w:val="00AA046F"/>
    <w:rsid w:val="00AB7E08"/>
    <w:rsid w:val="00AD5609"/>
    <w:rsid w:val="00AE79DE"/>
    <w:rsid w:val="00B02278"/>
    <w:rsid w:val="00B030EA"/>
    <w:rsid w:val="00B23CC8"/>
    <w:rsid w:val="00B376BD"/>
    <w:rsid w:val="00B57EC6"/>
    <w:rsid w:val="00B85306"/>
    <w:rsid w:val="00B86477"/>
    <w:rsid w:val="00B87DFE"/>
    <w:rsid w:val="00B96C01"/>
    <w:rsid w:val="00BA0925"/>
    <w:rsid w:val="00BD7D88"/>
    <w:rsid w:val="00BF635D"/>
    <w:rsid w:val="00C00885"/>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252CE"/>
    <w:rsid w:val="00D309F6"/>
    <w:rsid w:val="00D31FC6"/>
    <w:rsid w:val="00D538FA"/>
    <w:rsid w:val="00D711B2"/>
    <w:rsid w:val="00D8570D"/>
    <w:rsid w:val="00D96F6C"/>
    <w:rsid w:val="00DA33AB"/>
    <w:rsid w:val="00DF7C4C"/>
    <w:rsid w:val="00E01FFC"/>
    <w:rsid w:val="00E0314D"/>
    <w:rsid w:val="00E1616E"/>
    <w:rsid w:val="00E43C55"/>
    <w:rsid w:val="00E513BC"/>
    <w:rsid w:val="00E6002D"/>
    <w:rsid w:val="00E64F18"/>
    <w:rsid w:val="00E93C1B"/>
    <w:rsid w:val="00E94B1E"/>
    <w:rsid w:val="00ED0C2C"/>
    <w:rsid w:val="00ED69AB"/>
    <w:rsid w:val="00EE7C5F"/>
    <w:rsid w:val="00EF5481"/>
    <w:rsid w:val="00F153AD"/>
    <w:rsid w:val="00F15C81"/>
    <w:rsid w:val="00F31589"/>
    <w:rsid w:val="00F43FEB"/>
    <w:rsid w:val="00F56E25"/>
    <w:rsid w:val="00F62E61"/>
    <w:rsid w:val="00F63676"/>
    <w:rsid w:val="00F7332A"/>
    <w:rsid w:val="00F92C1D"/>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curveball.yoavram.com"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CD250351-BC63-F444-AC0D-B5118DDCB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3</Pages>
  <Words>21764</Words>
  <Characters>124056</Characters>
  <Application>Microsoft Macintosh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5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10</cp:revision>
  <dcterms:created xsi:type="dcterms:W3CDTF">2016-07-12T12:04:00Z</dcterms:created>
  <dcterms:modified xsi:type="dcterms:W3CDTF">2016-07-13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ies>
</file>